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718266"/>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718267"/>
      <w:r>
        <w:lastRenderedPageBreak/>
        <w:t>Contents</w:t>
      </w:r>
      <w:bookmarkEnd w:id="1"/>
    </w:p>
    <w:p w14:paraId="4D95D98A" w14:textId="00D2B266" w:rsidR="00E346B5"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6718266" w:history="1">
        <w:r w:rsidR="00E346B5" w:rsidRPr="003350B6">
          <w:rPr>
            <w:rStyle w:val="Hyperlink"/>
          </w:rPr>
          <w:t>Abstract</w:t>
        </w:r>
        <w:r w:rsidR="00E346B5">
          <w:rPr>
            <w:noProof/>
            <w:webHidden/>
          </w:rPr>
          <w:tab/>
        </w:r>
        <w:r w:rsidR="00E346B5">
          <w:rPr>
            <w:noProof/>
            <w:webHidden/>
          </w:rPr>
          <w:fldChar w:fldCharType="begin"/>
        </w:r>
        <w:r w:rsidR="00E346B5">
          <w:rPr>
            <w:noProof/>
            <w:webHidden/>
          </w:rPr>
          <w:instrText xml:space="preserve"> PAGEREF _Toc176718266 \h </w:instrText>
        </w:r>
        <w:r w:rsidR="00E346B5">
          <w:rPr>
            <w:noProof/>
            <w:webHidden/>
          </w:rPr>
        </w:r>
        <w:r w:rsidR="00E346B5">
          <w:rPr>
            <w:noProof/>
            <w:webHidden/>
          </w:rPr>
          <w:fldChar w:fldCharType="separate"/>
        </w:r>
        <w:r w:rsidR="00E346B5">
          <w:rPr>
            <w:noProof/>
            <w:webHidden/>
          </w:rPr>
          <w:t>ii</w:t>
        </w:r>
        <w:r w:rsidR="00E346B5">
          <w:rPr>
            <w:noProof/>
            <w:webHidden/>
          </w:rPr>
          <w:fldChar w:fldCharType="end"/>
        </w:r>
      </w:hyperlink>
    </w:p>
    <w:p w14:paraId="08C76DB0" w14:textId="4506B0EE" w:rsidR="00E346B5" w:rsidRDefault="00345CD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7" w:history="1">
        <w:r w:rsidR="00E346B5" w:rsidRPr="003350B6">
          <w:rPr>
            <w:rStyle w:val="Hyperlink"/>
          </w:rPr>
          <w:t>Contents</w:t>
        </w:r>
        <w:r w:rsidR="00E346B5">
          <w:rPr>
            <w:noProof/>
            <w:webHidden/>
          </w:rPr>
          <w:tab/>
        </w:r>
        <w:r w:rsidR="00E346B5">
          <w:rPr>
            <w:noProof/>
            <w:webHidden/>
          </w:rPr>
          <w:fldChar w:fldCharType="begin"/>
        </w:r>
        <w:r w:rsidR="00E346B5">
          <w:rPr>
            <w:noProof/>
            <w:webHidden/>
          </w:rPr>
          <w:instrText xml:space="preserve"> PAGEREF _Toc176718267 \h </w:instrText>
        </w:r>
        <w:r w:rsidR="00E346B5">
          <w:rPr>
            <w:noProof/>
            <w:webHidden/>
          </w:rPr>
        </w:r>
        <w:r w:rsidR="00E346B5">
          <w:rPr>
            <w:noProof/>
            <w:webHidden/>
          </w:rPr>
          <w:fldChar w:fldCharType="separate"/>
        </w:r>
        <w:r w:rsidR="00E346B5">
          <w:rPr>
            <w:noProof/>
            <w:webHidden/>
          </w:rPr>
          <w:t>iii</w:t>
        </w:r>
        <w:r w:rsidR="00E346B5">
          <w:rPr>
            <w:noProof/>
            <w:webHidden/>
          </w:rPr>
          <w:fldChar w:fldCharType="end"/>
        </w:r>
      </w:hyperlink>
    </w:p>
    <w:p w14:paraId="65C79CC0" w14:textId="542645DD" w:rsidR="00E346B5" w:rsidRDefault="00345CD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8" w:history="1">
        <w:r w:rsidR="00E346B5" w:rsidRPr="003350B6">
          <w:rPr>
            <w:rStyle w:val="Hyperlink"/>
          </w:rPr>
          <w:t>Abbreviations</w:t>
        </w:r>
        <w:r w:rsidR="00E346B5">
          <w:rPr>
            <w:noProof/>
            <w:webHidden/>
          </w:rPr>
          <w:tab/>
        </w:r>
        <w:r w:rsidR="00E346B5">
          <w:rPr>
            <w:noProof/>
            <w:webHidden/>
          </w:rPr>
          <w:fldChar w:fldCharType="begin"/>
        </w:r>
        <w:r w:rsidR="00E346B5">
          <w:rPr>
            <w:noProof/>
            <w:webHidden/>
          </w:rPr>
          <w:instrText xml:space="preserve"> PAGEREF _Toc176718268 \h </w:instrText>
        </w:r>
        <w:r w:rsidR="00E346B5">
          <w:rPr>
            <w:noProof/>
            <w:webHidden/>
          </w:rPr>
        </w:r>
        <w:r w:rsidR="00E346B5">
          <w:rPr>
            <w:noProof/>
            <w:webHidden/>
          </w:rPr>
          <w:fldChar w:fldCharType="separate"/>
        </w:r>
        <w:r w:rsidR="00E346B5">
          <w:rPr>
            <w:noProof/>
            <w:webHidden/>
          </w:rPr>
          <w:t>v</w:t>
        </w:r>
        <w:r w:rsidR="00E346B5">
          <w:rPr>
            <w:noProof/>
            <w:webHidden/>
          </w:rPr>
          <w:fldChar w:fldCharType="end"/>
        </w:r>
      </w:hyperlink>
    </w:p>
    <w:p w14:paraId="35D56B36" w14:textId="1F050B56" w:rsidR="00E346B5" w:rsidRDefault="00345CD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69" w:history="1">
        <w:r w:rsidR="00E346B5" w:rsidRPr="003350B6">
          <w:rPr>
            <w:rStyle w:val="Hyperlink"/>
          </w:rPr>
          <w:t>Figures</w:t>
        </w:r>
        <w:r w:rsidR="00E346B5">
          <w:rPr>
            <w:noProof/>
            <w:webHidden/>
          </w:rPr>
          <w:tab/>
        </w:r>
        <w:r w:rsidR="00E346B5">
          <w:rPr>
            <w:noProof/>
            <w:webHidden/>
          </w:rPr>
          <w:fldChar w:fldCharType="begin"/>
        </w:r>
        <w:r w:rsidR="00E346B5">
          <w:rPr>
            <w:noProof/>
            <w:webHidden/>
          </w:rPr>
          <w:instrText xml:space="preserve"> PAGEREF _Toc176718269 \h </w:instrText>
        </w:r>
        <w:r w:rsidR="00E346B5">
          <w:rPr>
            <w:noProof/>
            <w:webHidden/>
          </w:rPr>
        </w:r>
        <w:r w:rsidR="00E346B5">
          <w:rPr>
            <w:noProof/>
            <w:webHidden/>
          </w:rPr>
          <w:fldChar w:fldCharType="separate"/>
        </w:r>
        <w:r w:rsidR="00E346B5">
          <w:rPr>
            <w:noProof/>
            <w:webHidden/>
          </w:rPr>
          <w:t>vii</w:t>
        </w:r>
        <w:r w:rsidR="00E346B5">
          <w:rPr>
            <w:noProof/>
            <w:webHidden/>
          </w:rPr>
          <w:fldChar w:fldCharType="end"/>
        </w:r>
      </w:hyperlink>
    </w:p>
    <w:p w14:paraId="577EBAF3" w14:textId="119D92F0" w:rsidR="00E346B5" w:rsidRDefault="00345CDA">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0" w:history="1">
        <w:r w:rsidR="00E346B5" w:rsidRPr="003350B6">
          <w:rPr>
            <w:rStyle w:val="Hyperlink"/>
          </w:rPr>
          <w:t>Tables</w:t>
        </w:r>
        <w:r w:rsidR="00E346B5">
          <w:rPr>
            <w:noProof/>
            <w:webHidden/>
          </w:rPr>
          <w:tab/>
        </w:r>
        <w:r w:rsidR="00E346B5">
          <w:rPr>
            <w:noProof/>
            <w:webHidden/>
          </w:rPr>
          <w:fldChar w:fldCharType="begin"/>
        </w:r>
        <w:r w:rsidR="00E346B5">
          <w:rPr>
            <w:noProof/>
            <w:webHidden/>
          </w:rPr>
          <w:instrText xml:space="preserve"> PAGEREF _Toc176718270 \h </w:instrText>
        </w:r>
        <w:r w:rsidR="00E346B5">
          <w:rPr>
            <w:noProof/>
            <w:webHidden/>
          </w:rPr>
        </w:r>
        <w:r w:rsidR="00E346B5">
          <w:rPr>
            <w:noProof/>
            <w:webHidden/>
          </w:rPr>
          <w:fldChar w:fldCharType="separate"/>
        </w:r>
        <w:r w:rsidR="00E346B5">
          <w:rPr>
            <w:noProof/>
            <w:webHidden/>
          </w:rPr>
          <w:t>viii</w:t>
        </w:r>
        <w:r w:rsidR="00E346B5">
          <w:rPr>
            <w:noProof/>
            <w:webHidden/>
          </w:rPr>
          <w:fldChar w:fldCharType="end"/>
        </w:r>
      </w:hyperlink>
    </w:p>
    <w:p w14:paraId="33D6EF4B" w14:textId="5E72B647"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1" w:history="1">
        <w:r w:rsidR="00E346B5" w:rsidRPr="003350B6">
          <w:rPr>
            <w:rStyle w:val="Hyperlink"/>
          </w:rPr>
          <w:t>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Introduction</w:t>
        </w:r>
        <w:r w:rsidR="00E346B5">
          <w:rPr>
            <w:noProof/>
            <w:webHidden/>
          </w:rPr>
          <w:tab/>
        </w:r>
        <w:r w:rsidR="00E346B5">
          <w:rPr>
            <w:noProof/>
            <w:webHidden/>
          </w:rPr>
          <w:fldChar w:fldCharType="begin"/>
        </w:r>
        <w:r w:rsidR="00E346B5">
          <w:rPr>
            <w:noProof/>
            <w:webHidden/>
          </w:rPr>
          <w:instrText xml:space="preserve"> PAGEREF _Toc176718271 \h </w:instrText>
        </w:r>
        <w:r w:rsidR="00E346B5">
          <w:rPr>
            <w:noProof/>
            <w:webHidden/>
          </w:rPr>
        </w:r>
        <w:r w:rsidR="00E346B5">
          <w:rPr>
            <w:noProof/>
            <w:webHidden/>
          </w:rPr>
          <w:fldChar w:fldCharType="separate"/>
        </w:r>
        <w:r w:rsidR="00E346B5">
          <w:rPr>
            <w:noProof/>
            <w:webHidden/>
          </w:rPr>
          <w:t>1</w:t>
        </w:r>
        <w:r w:rsidR="00E346B5">
          <w:rPr>
            <w:noProof/>
            <w:webHidden/>
          </w:rPr>
          <w:fldChar w:fldCharType="end"/>
        </w:r>
      </w:hyperlink>
    </w:p>
    <w:p w14:paraId="57A6E31E" w14:textId="1C0679C9"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2" w:history="1">
        <w:r w:rsidR="00E346B5" w:rsidRPr="003350B6">
          <w:rPr>
            <w:rStyle w:val="Hyperlink"/>
          </w:rPr>
          <w:t>1.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otivation</w:t>
        </w:r>
        <w:r w:rsidR="00E346B5">
          <w:rPr>
            <w:noProof/>
            <w:webHidden/>
          </w:rPr>
          <w:tab/>
        </w:r>
        <w:r w:rsidR="00E346B5">
          <w:rPr>
            <w:noProof/>
            <w:webHidden/>
          </w:rPr>
          <w:fldChar w:fldCharType="begin"/>
        </w:r>
        <w:r w:rsidR="00E346B5">
          <w:rPr>
            <w:noProof/>
            <w:webHidden/>
          </w:rPr>
          <w:instrText xml:space="preserve"> PAGEREF _Toc176718272 \h </w:instrText>
        </w:r>
        <w:r w:rsidR="00E346B5">
          <w:rPr>
            <w:noProof/>
            <w:webHidden/>
          </w:rPr>
        </w:r>
        <w:r w:rsidR="00E346B5">
          <w:rPr>
            <w:noProof/>
            <w:webHidden/>
          </w:rPr>
          <w:fldChar w:fldCharType="separate"/>
        </w:r>
        <w:r w:rsidR="00E346B5">
          <w:rPr>
            <w:noProof/>
            <w:webHidden/>
          </w:rPr>
          <w:t>1</w:t>
        </w:r>
        <w:r w:rsidR="00E346B5">
          <w:rPr>
            <w:noProof/>
            <w:webHidden/>
          </w:rPr>
          <w:fldChar w:fldCharType="end"/>
        </w:r>
      </w:hyperlink>
    </w:p>
    <w:p w14:paraId="3863CBB1" w14:textId="75506806"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3" w:history="1">
        <w:r w:rsidR="00E346B5" w:rsidRPr="003350B6">
          <w:rPr>
            <w:rStyle w:val="Hyperlink"/>
          </w:rPr>
          <w:t>1.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search Objectives</w:t>
        </w:r>
        <w:r w:rsidR="00E346B5">
          <w:rPr>
            <w:noProof/>
            <w:webHidden/>
          </w:rPr>
          <w:tab/>
        </w:r>
        <w:r w:rsidR="00E346B5">
          <w:rPr>
            <w:noProof/>
            <w:webHidden/>
          </w:rPr>
          <w:fldChar w:fldCharType="begin"/>
        </w:r>
        <w:r w:rsidR="00E346B5">
          <w:rPr>
            <w:noProof/>
            <w:webHidden/>
          </w:rPr>
          <w:instrText xml:space="preserve"> PAGEREF _Toc176718273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678A1E50" w14:textId="100FBFBE"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4" w:history="1">
        <w:r w:rsidR="00E346B5" w:rsidRPr="003350B6">
          <w:rPr>
            <w:rStyle w:val="Hyperlink"/>
          </w:rPr>
          <w:t>1.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hesis Overview</w:t>
        </w:r>
        <w:r w:rsidR="00E346B5">
          <w:rPr>
            <w:noProof/>
            <w:webHidden/>
          </w:rPr>
          <w:tab/>
        </w:r>
        <w:r w:rsidR="00E346B5">
          <w:rPr>
            <w:noProof/>
            <w:webHidden/>
          </w:rPr>
          <w:fldChar w:fldCharType="begin"/>
        </w:r>
        <w:r w:rsidR="00E346B5">
          <w:rPr>
            <w:noProof/>
            <w:webHidden/>
          </w:rPr>
          <w:instrText xml:space="preserve"> PAGEREF _Toc176718274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38B9DB2C" w14:textId="03FE41AA"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5" w:history="1">
        <w:r w:rsidR="00E346B5" w:rsidRPr="003350B6">
          <w:rPr>
            <w:rStyle w:val="Hyperlink"/>
          </w:rPr>
          <w:t>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Background</w:t>
        </w:r>
        <w:r w:rsidR="00E346B5">
          <w:rPr>
            <w:noProof/>
            <w:webHidden/>
          </w:rPr>
          <w:tab/>
        </w:r>
        <w:r w:rsidR="00E346B5">
          <w:rPr>
            <w:noProof/>
            <w:webHidden/>
          </w:rPr>
          <w:fldChar w:fldCharType="begin"/>
        </w:r>
        <w:r w:rsidR="00E346B5">
          <w:rPr>
            <w:noProof/>
            <w:webHidden/>
          </w:rPr>
          <w:instrText xml:space="preserve"> PAGEREF _Toc176718275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4D1A0757" w14:textId="4D076B56"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6" w:history="1">
        <w:r w:rsidR="00E346B5" w:rsidRPr="003350B6">
          <w:rPr>
            <w:rStyle w:val="Hyperlink"/>
          </w:rPr>
          <w:t>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What is Federated Learning</w:t>
        </w:r>
        <w:r w:rsidR="00E346B5">
          <w:rPr>
            <w:noProof/>
            <w:webHidden/>
          </w:rPr>
          <w:tab/>
        </w:r>
        <w:r w:rsidR="00E346B5">
          <w:rPr>
            <w:noProof/>
            <w:webHidden/>
          </w:rPr>
          <w:fldChar w:fldCharType="begin"/>
        </w:r>
        <w:r w:rsidR="00E346B5">
          <w:rPr>
            <w:noProof/>
            <w:webHidden/>
          </w:rPr>
          <w:instrText xml:space="preserve"> PAGEREF _Toc176718276 \h </w:instrText>
        </w:r>
        <w:r w:rsidR="00E346B5">
          <w:rPr>
            <w:noProof/>
            <w:webHidden/>
          </w:rPr>
        </w:r>
        <w:r w:rsidR="00E346B5">
          <w:rPr>
            <w:noProof/>
            <w:webHidden/>
          </w:rPr>
          <w:fldChar w:fldCharType="separate"/>
        </w:r>
        <w:r w:rsidR="00E346B5">
          <w:rPr>
            <w:noProof/>
            <w:webHidden/>
          </w:rPr>
          <w:t>2</w:t>
        </w:r>
        <w:r w:rsidR="00E346B5">
          <w:rPr>
            <w:noProof/>
            <w:webHidden/>
          </w:rPr>
          <w:fldChar w:fldCharType="end"/>
        </w:r>
      </w:hyperlink>
    </w:p>
    <w:p w14:paraId="7A988512" w14:textId="32A3FC1D"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77" w:history="1">
        <w:r w:rsidR="00E346B5" w:rsidRPr="003350B6">
          <w:rPr>
            <w:rStyle w:val="Hyperlink"/>
          </w:rPr>
          <w:t>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Classification Based on Client Nature</w:t>
        </w:r>
        <w:r w:rsidR="00E346B5">
          <w:rPr>
            <w:noProof/>
            <w:webHidden/>
          </w:rPr>
          <w:tab/>
        </w:r>
        <w:r w:rsidR="00E346B5">
          <w:rPr>
            <w:noProof/>
            <w:webHidden/>
          </w:rPr>
          <w:fldChar w:fldCharType="begin"/>
        </w:r>
        <w:r w:rsidR="00E346B5">
          <w:rPr>
            <w:noProof/>
            <w:webHidden/>
          </w:rPr>
          <w:instrText xml:space="preserve"> PAGEREF _Toc176718277 \h </w:instrText>
        </w:r>
        <w:r w:rsidR="00E346B5">
          <w:rPr>
            <w:noProof/>
            <w:webHidden/>
          </w:rPr>
        </w:r>
        <w:r w:rsidR="00E346B5">
          <w:rPr>
            <w:noProof/>
            <w:webHidden/>
          </w:rPr>
          <w:fldChar w:fldCharType="separate"/>
        </w:r>
        <w:r w:rsidR="00E346B5">
          <w:rPr>
            <w:noProof/>
            <w:webHidden/>
          </w:rPr>
          <w:t>3</w:t>
        </w:r>
        <w:r w:rsidR="00E346B5">
          <w:rPr>
            <w:noProof/>
            <w:webHidden/>
          </w:rPr>
          <w:fldChar w:fldCharType="end"/>
        </w:r>
      </w:hyperlink>
    </w:p>
    <w:p w14:paraId="4835F608" w14:textId="5196B1F1"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78" w:history="1">
        <w:r w:rsidR="00E346B5" w:rsidRPr="003350B6">
          <w:rPr>
            <w:rStyle w:val="Hyperlink"/>
          </w:rPr>
          <w:t>2.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ross-device</w:t>
        </w:r>
        <w:r w:rsidR="00E346B5">
          <w:rPr>
            <w:noProof/>
            <w:webHidden/>
          </w:rPr>
          <w:tab/>
        </w:r>
        <w:r w:rsidR="00E346B5">
          <w:rPr>
            <w:noProof/>
            <w:webHidden/>
          </w:rPr>
          <w:fldChar w:fldCharType="begin"/>
        </w:r>
        <w:r w:rsidR="00E346B5">
          <w:rPr>
            <w:noProof/>
            <w:webHidden/>
          </w:rPr>
          <w:instrText xml:space="preserve"> PAGEREF _Toc176718278 \h </w:instrText>
        </w:r>
        <w:r w:rsidR="00E346B5">
          <w:rPr>
            <w:noProof/>
            <w:webHidden/>
          </w:rPr>
        </w:r>
        <w:r w:rsidR="00E346B5">
          <w:rPr>
            <w:noProof/>
            <w:webHidden/>
          </w:rPr>
          <w:fldChar w:fldCharType="separate"/>
        </w:r>
        <w:r w:rsidR="00E346B5">
          <w:rPr>
            <w:noProof/>
            <w:webHidden/>
          </w:rPr>
          <w:t>3</w:t>
        </w:r>
        <w:r w:rsidR="00E346B5">
          <w:rPr>
            <w:noProof/>
            <w:webHidden/>
          </w:rPr>
          <w:fldChar w:fldCharType="end"/>
        </w:r>
      </w:hyperlink>
    </w:p>
    <w:p w14:paraId="592C595C" w14:textId="4F6A48DE"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79" w:history="1">
        <w:r w:rsidR="00E346B5" w:rsidRPr="003350B6">
          <w:rPr>
            <w:rStyle w:val="Hyperlink"/>
          </w:rPr>
          <w:t>2.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ross-silo</w:t>
        </w:r>
        <w:r w:rsidR="00E346B5">
          <w:rPr>
            <w:noProof/>
            <w:webHidden/>
          </w:rPr>
          <w:tab/>
        </w:r>
        <w:r w:rsidR="00E346B5">
          <w:rPr>
            <w:noProof/>
            <w:webHidden/>
          </w:rPr>
          <w:fldChar w:fldCharType="begin"/>
        </w:r>
        <w:r w:rsidR="00E346B5">
          <w:rPr>
            <w:noProof/>
            <w:webHidden/>
          </w:rPr>
          <w:instrText xml:space="preserve"> PAGEREF _Toc176718279 \h </w:instrText>
        </w:r>
        <w:r w:rsidR="00E346B5">
          <w:rPr>
            <w:noProof/>
            <w:webHidden/>
          </w:rPr>
        </w:r>
        <w:r w:rsidR="00E346B5">
          <w:rPr>
            <w:noProof/>
            <w:webHidden/>
          </w:rPr>
          <w:fldChar w:fldCharType="separate"/>
        </w:r>
        <w:r w:rsidR="00E346B5">
          <w:rPr>
            <w:noProof/>
            <w:webHidden/>
          </w:rPr>
          <w:t>4</w:t>
        </w:r>
        <w:r w:rsidR="00E346B5">
          <w:rPr>
            <w:noProof/>
            <w:webHidden/>
          </w:rPr>
          <w:fldChar w:fldCharType="end"/>
        </w:r>
      </w:hyperlink>
    </w:p>
    <w:p w14:paraId="156D1111" w14:textId="28278C50"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0" w:history="1">
        <w:r w:rsidR="00E346B5" w:rsidRPr="003350B6">
          <w:rPr>
            <w:rStyle w:val="Hyperlink"/>
          </w:rPr>
          <w:t>2.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ategorization of Federated Learning</w:t>
        </w:r>
        <w:r w:rsidR="00E346B5">
          <w:rPr>
            <w:noProof/>
            <w:webHidden/>
          </w:rPr>
          <w:tab/>
        </w:r>
        <w:r w:rsidR="00E346B5">
          <w:rPr>
            <w:noProof/>
            <w:webHidden/>
          </w:rPr>
          <w:fldChar w:fldCharType="begin"/>
        </w:r>
        <w:r w:rsidR="00E346B5">
          <w:rPr>
            <w:noProof/>
            <w:webHidden/>
          </w:rPr>
          <w:instrText xml:space="preserve"> PAGEREF _Toc176718280 \h </w:instrText>
        </w:r>
        <w:r w:rsidR="00E346B5">
          <w:rPr>
            <w:noProof/>
            <w:webHidden/>
          </w:rPr>
        </w:r>
        <w:r w:rsidR="00E346B5">
          <w:rPr>
            <w:noProof/>
            <w:webHidden/>
          </w:rPr>
          <w:fldChar w:fldCharType="separate"/>
        </w:r>
        <w:r w:rsidR="00E346B5">
          <w:rPr>
            <w:noProof/>
            <w:webHidden/>
          </w:rPr>
          <w:t>4</w:t>
        </w:r>
        <w:r w:rsidR="00E346B5">
          <w:rPr>
            <w:noProof/>
            <w:webHidden/>
          </w:rPr>
          <w:fldChar w:fldCharType="end"/>
        </w:r>
      </w:hyperlink>
    </w:p>
    <w:p w14:paraId="14346935" w14:textId="3BC411AB"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81" w:history="1">
        <w:r w:rsidR="00E346B5" w:rsidRPr="003350B6">
          <w:rPr>
            <w:rStyle w:val="Hyperlink"/>
          </w:rPr>
          <w:t>2.3.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Horizontal Federated Learning</w:t>
        </w:r>
        <w:r w:rsidR="00E346B5">
          <w:rPr>
            <w:noProof/>
            <w:webHidden/>
          </w:rPr>
          <w:tab/>
        </w:r>
        <w:r w:rsidR="00E346B5">
          <w:rPr>
            <w:noProof/>
            <w:webHidden/>
          </w:rPr>
          <w:fldChar w:fldCharType="begin"/>
        </w:r>
        <w:r w:rsidR="00E346B5">
          <w:rPr>
            <w:noProof/>
            <w:webHidden/>
          </w:rPr>
          <w:instrText xml:space="preserve"> PAGEREF _Toc176718281 \h </w:instrText>
        </w:r>
        <w:r w:rsidR="00E346B5">
          <w:rPr>
            <w:noProof/>
            <w:webHidden/>
          </w:rPr>
        </w:r>
        <w:r w:rsidR="00E346B5">
          <w:rPr>
            <w:noProof/>
            <w:webHidden/>
          </w:rPr>
          <w:fldChar w:fldCharType="separate"/>
        </w:r>
        <w:r w:rsidR="00E346B5">
          <w:rPr>
            <w:noProof/>
            <w:webHidden/>
          </w:rPr>
          <w:t>4</w:t>
        </w:r>
        <w:r w:rsidR="00E346B5">
          <w:rPr>
            <w:noProof/>
            <w:webHidden/>
          </w:rPr>
          <w:fldChar w:fldCharType="end"/>
        </w:r>
      </w:hyperlink>
    </w:p>
    <w:p w14:paraId="39B4DA4A" w14:textId="77CDD13C"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82" w:history="1">
        <w:r w:rsidR="00E346B5" w:rsidRPr="003350B6">
          <w:rPr>
            <w:rStyle w:val="Hyperlink"/>
          </w:rPr>
          <w:t>2.3.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Vertical Federated Learning</w:t>
        </w:r>
        <w:r w:rsidR="00E346B5">
          <w:rPr>
            <w:noProof/>
            <w:webHidden/>
          </w:rPr>
          <w:tab/>
        </w:r>
        <w:r w:rsidR="00E346B5">
          <w:rPr>
            <w:noProof/>
            <w:webHidden/>
          </w:rPr>
          <w:fldChar w:fldCharType="begin"/>
        </w:r>
        <w:r w:rsidR="00E346B5">
          <w:rPr>
            <w:noProof/>
            <w:webHidden/>
          </w:rPr>
          <w:instrText xml:space="preserve"> PAGEREF _Toc176718282 \h </w:instrText>
        </w:r>
        <w:r w:rsidR="00E346B5">
          <w:rPr>
            <w:noProof/>
            <w:webHidden/>
          </w:rPr>
        </w:r>
        <w:r w:rsidR="00E346B5">
          <w:rPr>
            <w:noProof/>
            <w:webHidden/>
          </w:rPr>
          <w:fldChar w:fldCharType="separate"/>
        </w:r>
        <w:r w:rsidR="00E346B5">
          <w:rPr>
            <w:noProof/>
            <w:webHidden/>
          </w:rPr>
          <w:t>5</w:t>
        </w:r>
        <w:r w:rsidR="00E346B5">
          <w:rPr>
            <w:noProof/>
            <w:webHidden/>
          </w:rPr>
          <w:fldChar w:fldCharType="end"/>
        </w:r>
      </w:hyperlink>
    </w:p>
    <w:p w14:paraId="6A272006" w14:textId="4E40F616"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83" w:history="1">
        <w:r w:rsidR="00E346B5" w:rsidRPr="003350B6">
          <w:rPr>
            <w:rStyle w:val="Hyperlink"/>
          </w:rPr>
          <w:t>2.3.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Transfer Learning</w:t>
        </w:r>
        <w:r w:rsidR="00E346B5">
          <w:rPr>
            <w:noProof/>
            <w:webHidden/>
          </w:rPr>
          <w:tab/>
        </w:r>
        <w:r w:rsidR="00E346B5">
          <w:rPr>
            <w:noProof/>
            <w:webHidden/>
          </w:rPr>
          <w:fldChar w:fldCharType="begin"/>
        </w:r>
        <w:r w:rsidR="00E346B5">
          <w:rPr>
            <w:noProof/>
            <w:webHidden/>
          </w:rPr>
          <w:instrText xml:space="preserve"> PAGEREF _Toc176718283 \h </w:instrText>
        </w:r>
        <w:r w:rsidR="00E346B5">
          <w:rPr>
            <w:noProof/>
            <w:webHidden/>
          </w:rPr>
        </w:r>
        <w:r w:rsidR="00E346B5">
          <w:rPr>
            <w:noProof/>
            <w:webHidden/>
          </w:rPr>
          <w:fldChar w:fldCharType="separate"/>
        </w:r>
        <w:r w:rsidR="00E346B5">
          <w:rPr>
            <w:noProof/>
            <w:webHidden/>
          </w:rPr>
          <w:t>6</w:t>
        </w:r>
        <w:r w:rsidR="00E346B5">
          <w:rPr>
            <w:noProof/>
            <w:webHidden/>
          </w:rPr>
          <w:fldChar w:fldCharType="end"/>
        </w:r>
      </w:hyperlink>
    </w:p>
    <w:p w14:paraId="7A046988" w14:textId="4BC79388"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4" w:history="1">
        <w:r w:rsidR="00E346B5" w:rsidRPr="003350B6">
          <w:rPr>
            <w:rStyle w:val="Hyperlink"/>
          </w:rPr>
          <w:t>2.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vs Distributed Machine Learning</w:t>
        </w:r>
        <w:r w:rsidR="00E346B5">
          <w:rPr>
            <w:noProof/>
            <w:webHidden/>
          </w:rPr>
          <w:tab/>
        </w:r>
        <w:r w:rsidR="00E346B5">
          <w:rPr>
            <w:noProof/>
            <w:webHidden/>
          </w:rPr>
          <w:fldChar w:fldCharType="begin"/>
        </w:r>
        <w:r w:rsidR="00E346B5">
          <w:rPr>
            <w:noProof/>
            <w:webHidden/>
          </w:rPr>
          <w:instrText xml:space="preserve"> PAGEREF _Toc176718284 \h </w:instrText>
        </w:r>
        <w:r w:rsidR="00E346B5">
          <w:rPr>
            <w:noProof/>
            <w:webHidden/>
          </w:rPr>
        </w:r>
        <w:r w:rsidR="00E346B5">
          <w:rPr>
            <w:noProof/>
            <w:webHidden/>
          </w:rPr>
          <w:fldChar w:fldCharType="separate"/>
        </w:r>
        <w:r w:rsidR="00E346B5">
          <w:rPr>
            <w:noProof/>
            <w:webHidden/>
          </w:rPr>
          <w:t>6</w:t>
        </w:r>
        <w:r w:rsidR="00E346B5">
          <w:rPr>
            <w:noProof/>
            <w:webHidden/>
          </w:rPr>
          <w:fldChar w:fldCharType="end"/>
        </w:r>
      </w:hyperlink>
    </w:p>
    <w:p w14:paraId="16518111" w14:textId="141F4F52"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5" w:history="1">
        <w:r w:rsidR="00E346B5" w:rsidRPr="003350B6">
          <w:rPr>
            <w:rStyle w:val="Hyperlink"/>
          </w:rPr>
          <w:t>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Literature Review</w:t>
        </w:r>
        <w:r w:rsidR="00E346B5">
          <w:rPr>
            <w:noProof/>
            <w:webHidden/>
          </w:rPr>
          <w:tab/>
        </w:r>
        <w:r w:rsidR="00E346B5">
          <w:rPr>
            <w:noProof/>
            <w:webHidden/>
          </w:rPr>
          <w:fldChar w:fldCharType="begin"/>
        </w:r>
        <w:r w:rsidR="00E346B5">
          <w:rPr>
            <w:noProof/>
            <w:webHidden/>
          </w:rPr>
          <w:instrText xml:space="preserve"> PAGEREF _Toc176718285 \h </w:instrText>
        </w:r>
        <w:r w:rsidR="00E346B5">
          <w:rPr>
            <w:noProof/>
            <w:webHidden/>
          </w:rPr>
        </w:r>
        <w:r w:rsidR="00E346B5">
          <w:rPr>
            <w:noProof/>
            <w:webHidden/>
          </w:rPr>
          <w:fldChar w:fldCharType="separate"/>
        </w:r>
        <w:r w:rsidR="00E346B5">
          <w:rPr>
            <w:noProof/>
            <w:webHidden/>
          </w:rPr>
          <w:t>7</w:t>
        </w:r>
        <w:r w:rsidR="00E346B5">
          <w:rPr>
            <w:noProof/>
            <w:webHidden/>
          </w:rPr>
          <w:fldChar w:fldCharType="end"/>
        </w:r>
      </w:hyperlink>
    </w:p>
    <w:p w14:paraId="4FD129FD" w14:textId="3B16E523"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6" w:history="1">
        <w:r w:rsidR="00E346B5" w:rsidRPr="003350B6">
          <w:rPr>
            <w:rStyle w:val="Hyperlink"/>
          </w:rPr>
          <w:t>3.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Frameworks</w:t>
        </w:r>
        <w:r w:rsidR="00E346B5">
          <w:rPr>
            <w:noProof/>
            <w:webHidden/>
          </w:rPr>
          <w:tab/>
        </w:r>
        <w:r w:rsidR="00E346B5">
          <w:rPr>
            <w:noProof/>
            <w:webHidden/>
          </w:rPr>
          <w:fldChar w:fldCharType="begin"/>
        </w:r>
        <w:r w:rsidR="00E346B5">
          <w:rPr>
            <w:noProof/>
            <w:webHidden/>
          </w:rPr>
          <w:instrText xml:space="preserve"> PAGEREF _Toc176718286 \h </w:instrText>
        </w:r>
        <w:r w:rsidR="00E346B5">
          <w:rPr>
            <w:noProof/>
            <w:webHidden/>
          </w:rPr>
        </w:r>
        <w:r w:rsidR="00E346B5">
          <w:rPr>
            <w:noProof/>
            <w:webHidden/>
          </w:rPr>
          <w:fldChar w:fldCharType="separate"/>
        </w:r>
        <w:r w:rsidR="00E346B5">
          <w:rPr>
            <w:noProof/>
            <w:webHidden/>
          </w:rPr>
          <w:t>7</w:t>
        </w:r>
        <w:r w:rsidR="00E346B5">
          <w:rPr>
            <w:noProof/>
            <w:webHidden/>
          </w:rPr>
          <w:fldChar w:fldCharType="end"/>
        </w:r>
      </w:hyperlink>
    </w:p>
    <w:p w14:paraId="2644AD52" w14:textId="35120121"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87" w:history="1">
        <w:r w:rsidR="00E346B5" w:rsidRPr="003350B6">
          <w:rPr>
            <w:rStyle w:val="Hyperlink"/>
          </w:rPr>
          <w:t>3.1.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ySyft, FATE, Flower FedML and TensorFlow Federated</w:t>
        </w:r>
        <w:r w:rsidR="00E346B5">
          <w:rPr>
            <w:noProof/>
            <w:webHidden/>
          </w:rPr>
          <w:tab/>
        </w:r>
        <w:r w:rsidR="00E346B5">
          <w:rPr>
            <w:noProof/>
            <w:webHidden/>
          </w:rPr>
          <w:fldChar w:fldCharType="begin"/>
        </w:r>
        <w:r w:rsidR="00E346B5">
          <w:rPr>
            <w:noProof/>
            <w:webHidden/>
          </w:rPr>
          <w:instrText xml:space="preserve"> PAGEREF _Toc176718287 \h </w:instrText>
        </w:r>
        <w:r w:rsidR="00E346B5">
          <w:rPr>
            <w:noProof/>
            <w:webHidden/>
          </w:rPr>
        </w:r>
        <w:r w:rsidR="00E346B5">
          <w:rPr>
            <w:noProof/>
            <w:webHidden/>
          </w:rPr>
          <w:fldChar w:fldCharType="separate"/>
        </w:r>
        <w:r w:rsidR="00E346B5">
          <w:rPr>
            <w:noProof/>
            <w:webHidden/>
          </w:rPr>
          <w:t>8</w:t>
        </w:r>
        <w:r w:rsidR="00E346B5">
          <w:rPr>
            <w:noProof/>
            <w:webHidden/>
          </w:rPr>
          <w:fldChar w:fldCharType="end"/>
        </w:r>
      </w:hyperlink>
    </w:p>
    <w:p w14:paraId="33B9F789" w14:textId="6E69D15F"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88" w:history="1">
        <w:r w:rsidR="00E346B5" w:rsidRPr="003350B6">
          <w:rPr>
            <w:rStyle w:val="Hyperlink"/>
          </w:rPr>
          <w:t>3.1.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OpenFL, NVIDIA, PaddleFL, Substra and FLGo</w:t>
        </w:r>
        <w:r w:rsidR="00E346B5">
          <w:rPr>
            <w:noProof/>
            <w:webHidden/>
          </w:rPr>
          <w:tab/>
        </w:r>
        <w:r w:rsidR="00E346B5">
          <w:rPr>
            <w:noProof/>
            <w:webHidden/>
          </w:rPr>
          <w:fldChar w:fldCharType="begin"/>
        </w:r>
        <w:r w:rsidR="00E346B5">
          <w:rPr>
            <w:noProof/>
            <w:webHidden/>
          </w:rPr>
          <w:instrText xml:space="preserve"> PAGEREF _Toc176718288 \h </w:instrText>
        </w:r>
        <w:r w:rsidR="00E346B5">
          <w:rPr>
            <w:noProof/>
            <w:webHidden/>
          </w:rPr>
        </w:r>
        <w:r w:rsidR="00E346B5">
          <w:rPr>
            <w:noProof/>
            <w:webHidden/>
          </w:rPr>
          <w:fldChar w:fldCharType="separate"/>
        </w:r>
        <w:r w:rsidR="00E346B5">
          <w:rPr>
            <w:noProof/>
            <w:webHidden/>
          </w:rPr>
          <w:t>10</w:t>
        </w:r>
        <w:r w:rsidR="00E346B5">
          <w:rPr>
            <w:noProof/>
            <w:webHidden/>
          </w:rPr>
          <w:fldChar w:fldCharType="end"/>
        </w:r>
      </w:hyperlink>
    </w:p>
    <w:p w14:paraId="005A06F5" w14:textId="3A6AA5AE"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89" w:history="1">
        <w:r w:rsidR="00E346B5" w:rsidRPr="003350B6">
          <w:rPr>
            <w:rStyle w:val="Hyperlink"/>
          </w:rPr>
          <w:t>3.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Algorithms</w:t>
        </w:r>
        <w:r w:rsidR="00E346B5">
          <w:rPr>
            <w:noProof/>
            <w:webHidden/>
          </w:rPr>
          <w:tab/>
        </w:r>
        <w:r w:rsidR="00E346B5">
          <w:rPr>
            <w:noProof/>
            <w:webHidden/>
          </w:rPr>
          <w:fldChar w:fldCharType="begin"/>
        </w:r>
        <w:r w:rsidR="00E346B5">
          <w:rPr>
            <w:noProof/>
            <w:webHidden/>
          </w:rPr>
          <w:instrText xml:space="preserve"> PAGEREF _Toc176718289 \h </w:instrText>
        </w:r>
        <w:r w:rsidR="00E346B5">
          <w:rPr>
            <w:noProof/>
            <w:webHidden/>
          </w:rPr>
        </w:r>
        <w:r w:rsidR="00E346B5">
          <w:rPr>
            <w:noProof/>
            <w:webHidden/>
          </w:rPr>
          <w:fldChar w:fldCharType="separate"/>
        </w:r>
        <w:r w:rsidR="00E346B5">
          <w:rPr>
            <w:noProof/>
            <w:webHidden/>
          </w:rPr>
          <w:t>13</w:t>
        </w:r>
        <w:r w:rsidR="00E346B5">
          <w:rPr>
            <w:noProof/>
            <w:webHidden/>
          </w:rPr>
          <w:fldChar w:fldCharType="end"/>
        </w:r>
      </w:hyperlink>
    </w:p>
    <w:p w14:paraId="18C9A3B9" w14:textId="6ACD42CD"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90" w:history="1">
        <w:r w:rsidR="00E346B5" w:rsidRPr="003350B6">
          <w:rPr>
            <w:rStyle w:val="Hyperlink"/>
          </w:rPr>
          <w:t>3.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Avg</w:t>
        </w:r>
        <w:r w:rsidR="00E346B5">
          <w:rPr>
            <w:noProof/>
            <w:webHidden/>
          </w:rPr>
          <w:tab/>
        </w:r>
        <w:r w:rsidR="00E346B5">
          <w:rPr>
            <w:noProof/>
            <w:webHidden/>
          </w:rPr>
          <w:fldChar w:fldCharType="begin"/>
        </w:r>
        <w:r w:rsidR="00E346B5">
          <w:rPr>
            <w:noProof/>
            <w:webHidden/>
          </w:rPr>
          <w:instrText xml:space="preserve"> PAGEREF _Toc176718290 \h </w:instrText>
        </w:r>
        <w:r w:rsidR="00E346B5">
          <w:rPr>
            <w:noProof/>
            <w:webHidden/>
          </w:rPr>
        </w:r>
        <w:r w:rsidR="00E346B5">
          <w:rPr>
            <w:noProof/>
            <w:webHidden/>
          </w:rPr>
          <w:fldChar w:fldCharType="separate"/>
        </w:r>
        <w:r w:rsidR="00E346B5">
          <w:rPr>
            <w:noProof/>
            <w:webHidden/>
          </w:rPr>
          <w:t>13</w:t>
        </w:r>
        <w:r w:rsidR="00E346B5">
          <w:rPr>
            <w:noProof/>
            <w:webHidden/>
          </w:rPr>
          <w:fldChar w:fldCharType="end"/>
        </w:r>
      </w:hyperlink>
    </w:p>
    <w:p w14:paraId="0A9AA4F6" w14:textId="1D8E8234"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91" w:history="1">
        <w:r w:rsidR="00E346B5" w:rsidRPr="003350B6">
          <w:rPr>
            <w:rStyle w:val="Hyperlink"/>
          </w:rPr>
          <w:t>3.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Prox</w:t>
        </w:r>
        <w:r w:rsidR="00E346B5">
          <w:rPr>
            <w:noProof/>
            <w:webHidden/>
          </w:rPr>
          <w:tab/>
        </w:r>
        <w:r w:rsidR="00E346B5">
          <w:rPr>
            <w:noProof/>
            <w:webHidden/>
          </w:rPr>
          <w:fldChar w:fldCharType="begin"/>
        </w:r>
        <w:r w:rsidR="00E346B5">
          <w:rPr>
            <w:noProof/>
            <w:webHidden/>
          </w:rPr>
          <w:instrText xml:space="preserve"> PAGEREF _Toc176718291 \h </w:instrText>
        </w:r>
        <w:r w:rsidR="00E346B5">
          <w:rPr>
            <w:noProof/>
            <w:webHidden/>
          </w:rPr>
        </w:r>
        <w:r w:rsidR="00E346B5">
          <w:rPr>
            <w:noProof/>
            <w:webHidden/>
          </w:rPr>
          <w:fldChar w:fldCharType="separate"/>
        </w:r>
        <w:r w:rsidR="00E346B5">
          <w:rPr>
            <w:noProof/>
            <w:webHidden/>
          </w:rPr>
          <w:t>14</w:t>
        </w:r>
        <w:r w:rsidR="00E346B5">
          <w:rPr>
            <w:noProof/>
            <w:webHidden/>
          </w:rPr>
          <w:fldChar w:fldCharType="end"/>
        </w:r>
      </w:hyperlink>
    </w:p>
    <w:p w14:paraId="69B72E6A" w14:textId="4DC0FCC7"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92" w:history="1">
        <w:r w:rsidR="00E346B5" w:rsidRPr="003350B6">
          <w:rPr>
            <w:rStyle w:val="Hyperlink"/>
          </w:rPr>
          <w:t>3.2.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MA</w:t>
        </w:r>
        <w:r w:rsidR="00E346B5">
          <w:rPr>
            <w:noProof/>
            <w:webHidden/>
          </w:rPr>
          <w:tab/>
        </w:r>
        <w:r w:rsidR="00E346B5">
          <w:rPr>
            <w:noProof/>
            <w:webHidden/>
          </w:rPr>
          <w:fldChar w:fldCharType="begin"/>
        </w:r>
        <w:r w:rsidR="00E346B5">
          <w:rPr>
            <w:noProof/>
            <w:webHidden/>
          </w:rPr>
          <w:instrText xml:space="preserve"> PAGEREF _Toc176718292 \h </w:instrText>
        </w:r>
        <w:r w:rsidR="00E346B5">
          <w:rPr>
            <w:noProof/>
            <w:webHidden/>
          </w:rPr>
        </w:r>
        <w:r w:rsidR="00E346B5">
          <w:rPr>
            <w:noProof/>
            <w:webHidden/>
          </w:rPr>
          <w:fldChar w:fldCharType="separate"/>
        </w:r>
        <w:r w:rsidR="00E346B5">
          <w:rPr>
            <w:noProof/>
            <w:webHidden/>
          </w:rPr>
          <w:t>15</w:t>
        </w:r>
        <w:r w:rsidR="00E346B5">
          <w:rPr>
            <w:noProof/>
            <w:webHidden/>
          </w:rPr>
          <w:fldChar w:fldCharType="end"/>
        </w:r>
      </w:hyperlink>
    </w:p>
    <w:p w14:paraId="337C7B9F" w14:textId="6D443D13"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93" w:history="1">
        <w:r w:rsidR="00E346B5" w:rsidRPr="003350B6">
          <w:rPr>
            <w:rStyle w:val="Hyperlink"/>
          </w:rPr>
          <w:t>3.2.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ecureBoost</w:t>
        </w:r>
        <w:r w:rsidR="00E346B5">
          <w:rPr>
            <w:noProof/>
            <w:webHidden/>
          </w:rPr>
          <w:tab/>
        </w:r>
        <w:r w:rsidR="00E346B5">
          <w:rPr>
            <w:noProof/>
            <w:webHidden/>
          </w:rPr>
          <w:fldChar w:fldCharType="begin"/>
        </w:r>
        <w:r w:rsidR="00E346B5">
          <w:rPr>
            <w:noProof/>
            <w:webHidden/>
          </w:rPr>
          <w:instrText xml:space="preserve"> PAGEREF _Toc176718293 \h </w:instrText>
        </w:r>
        <w:r w:rsidR="00E346B5">
          <w:rPr>
            <w:noProof/>
            <w:webHidden/>
          </w:rPr>
        </w:r>
        <w:r w:rsidR="00E346B5">
          <w:rPr>
            <w:noProof/>
            <w:webHidden/>
          </w:rPr>
          <w:fldChar w:fldCharType="separate"/>
        </w:r>
        <w:r w:rsidR="00E346B5">
          <w:rPr>
            <w:noProof/>
            <w:webHidden/>
          </w:rPr>
          <w:t>16</w:t>
        </w:r>
        <w:r w:rsidR="00E346B5">
          <w:rPr>
            <w:noProof/>
            <w:webHidden/>
          </w:rPr>
          <w:fldChar w:fldCharType="end"/>
        </w:r>
      </w:hyperlink>
    </w:p>
    <w:p w14:paraId="499F4A05" w14:textId="0858B707"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294" w:history="1">
        <w:r w:rsidR="00E346B5" w:rsidRPr="003350B6">
          <w:rPr>
            <w:rStyle w:val="Hyperlink"/>
          </w:rPr>
          <w:t>3.2.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ummary</w:t>
        </w:r>
        <w:r w:rsidR="00E346B5">
          <w:rPr>
            <w:noProof/>
            <w:webHidden/>
          </w:rPr>
          <w:tab/>
        </w:r>
        <w:r w:rsidR="00E346B5">
          <w:rPr>
            <w:noProof/>
            <w:webHidden/>
          </w:rPr>
          <w:fldChar w:fldCharType="begin"/>
        </w:r>
        <w:r w:rsidR="00E346B5">
          <w:rPr>
            <w:noProof/>
            <w:webHidden/>
          </w:rPr>
          <w:instrText xml:space="preserve"> PAGEREF _Toc176718294 \h </w:instrText>
        </w:r>
        <w:r w:rsidR="00E346B5">
          <w:rPr>
            <w:noProof/>
            <w:webHidden/>
          </w:rPr>
        </w:r>
        <w:r w:rsidR="00E346B5">
          <w:rPr>
            <w:noProof/>
            <w:webHidden/>
          </w:rPr>
          <w:fldChar w:fldCharType="separate"/>
        </w:r>
        <w:r w:rsidR="00E346B5">
          <w:rPr>
            <w:noProof/>
            <w:webHidden/>
          </w:rPr>
          <w:t>17</w:t>
        </w:r>
        <w:r w:rsidR="00E346B5">
          <w:rPr>
            <w:noProof/>
            <w:webHidden/>
          </w:rPr>
          <w:fldChar w:fldCharType="end"/>
        </w:r>
      </w:hyperlink>
    </w:p>
    <w:p w14:paraId="7EE771B0" w14:textId="68A05CED"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5" w:history="1">
        <w:r w:rsidR="00E346B5" w:rsidRPr="003350B6">
          <w:rPr>
            <w:rStyle w:val="Hyperlink"/>
          </w:rPr>
          <w:t>3.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al World Federated Learning Settings</w:t>
        </w:r>
        <w:r w:rsidR="00E346B5">
          <w:rPr>
            <w:noProof/>
            <w:webHidden/>
          </w:rPr>
          <w:tab/>
        </w:r>
        <w:r w:rsidR="00E346B5">
          <w:rPr>
            <w:noProof/>
            <w:webHidden/>
          </w:rPr>
          <w:fldChar w:fldCharType="begin"/>
        </w:r>
        <w:r w:rsidR="00E346B5">
          <w:rPr>
            <w:noProof/>
            <w:webHidden/>
          </w:rPr>
          <w:instrText xml:space="preserve"> PAGEREF _Toc176718295 \h </w:instrText>
        </w:r>
        <w:r w:rsidR="00E346B5">
          <w:rPr>
            <w:noProof/>
            <w:webHidden/>
          </w:rPr>
        </w:r>
        <w:r w:rsidR="00E346B5">
          <w:rPr>
            <w:noProof/>
            <w:webHidden/>
          </w:rPr>
          <w:fldChar w:fldCharType="separate"/>
        </w:r>
        <w:r w:rsidR="00E346B5">
          <w:rPr>
            <w:noProof/>
            <w:webHidden/>
          </w:rPr>
          <w:t>18</w:t>
        </w:r>
        <w:r w:rsidR="00E346B5">
          <w:rPr>
            <w:noProof/>
            <w:webHidden/>
          </w:rPr>
          <w:fldChar w:fldCharType="end"/>
        </w:r>
      </w:hyperlink>
    </w:p>
    <w:p w14:paraId="10015EE8" w14:textId="1F9D15F9"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6" w:history="1">
        <w:r w:rsidR="00E346B5" w:rsidRPr="003350B6">
          <w:rPr>
            <w:rStyle w:val="Hyperlink"/>
          </w:rPr>
          <w:t>3.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Datasets</w:t>
        </w:r>
        <w:r w:rsidR="00E346B5">
          <w:rPr>
            <w:noProof/>
            <w:webHidden/>
          </w:rPr>
          <w:tab/>
        </w:r>
        <w:r w:rsidR="00E346B5">
          <w:rPr>
            <w:noProof/>
            <w:webHidden/>
          </w:rPr>
          <w:fldChar w:fldCharType="begin"/>
        </w:r>
        <w:r w:rsidR="00E346B5">
          <w:rPr>
            <w:noProof/>
            <w:webHidden/>
          </w:rPr>
          <w:instrText xml:space="preserve"> PAGEREF _Toc176718296 \h </w:instrText>
        </w:r>
        <w:r w:rsidR="00E346B5">
          <w:rPr>
            <w:noProof/>
            <w:webHidden/>
          </w:rPr>
        </w:r>
        <w:r w:rsidR="00E346B5">
          <w:rPr>
            <w:noProof/>
            <w:webHidden/>
          </w:rPr>
          <w:fldChar w:fldCharType="separate"/>
        </w:r>
        <w:r w:rsidR="00E346B5">
          <w:rPr>
            <w:noProof/>
            <w:webHidden/>
          </w:rPr>
          <w:t>19</w:t>
        </w:r>
        <w:r w:rsidR="00E346B5">
          <w:rPr>
            <w:noProof/>
            <w:webHidden/>
          </w:rPr>
          <w:fldChar w:fldCharType="end"/>
        </w:r>
      </w:hyperlink>
    </w:p>
    <w:p w14:paraId="1FA2A866" w14:textId="22D80C38"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7" w:history="1">
        <w:r w:rsidR="00E346B5" w:rsidRPr="003350B6">
          <w:rPr>
            <w:rStyle w:val="Hyperlink"/>
          </w:rPr>
          <w:t>3.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Server Implementation</w:t>
        </w:r>
        <w:r w:rsidR="00E346B5">
          <w:rPr>
            <w:noProof/>
            <w:webHidden/>
          </w:rPr>
          <w:tab/>
        </w:r>
        <w:r w:rsidR="00E346B5">
          <w:rPr>
            <w:noProof/>
            <w:webHidden/>
          </w:rPr>
          <w:fldChar w:fldCharType="begin"/>
        </w:r>
        <w:r w:rsidR="00E346B5">
          <w:rPr>
            <w:noProof/>
            <w:webHidden/>
          </w:rPr>
          <w:instrText xml:space="preserve"> PAGEREF _Toc176718297 \h </w:instrText>
        </w:r>
        <w:r w:rsidR="00E346B5">
          <w:rPr>
            <w:noProof/>
            <w:webHidden/>
          </w:rPr>
        </w:r>
        <w:r w:rsidR="00E346B5">
          <w:rPr>
            <w:noProof/>
            <w:webHidden/>
          </w:rPr>
          <w:fldChar w:fldCharType="separate"/>
        </w:r>
        <w:r w:rsidR="00E346B5">
          <w:rPr>
            <w:noProof/>
            <w:webHidden/>
          </w:rPr>
          <w:t>21</w:t>
        </w:r>
        <w:r w:rsidR="00E346B5">
          <w:rPr>
            <w:noProof/>
            <w:webHidden/>
          </w:rPr>
          <w:fldChar w:fldCharType="end"/>
        </w:r>
      </w:hyperlink>
    </w:p>
    <w:p w14:paraId="3E231AC9" w14:textId="4D8E0912"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8" w:history="1">
        <w:r w:rsidR="00E346B5" w:rsidRPr="003350B6">
          <w:rPr>
            <w:rStyle w:val="Hyperlink"/>
          </w:rPr>
          <w:t>3.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nclusion</w:t>
        </w:r>
        <w:r w:rsidR="00E346B5">
          <w:rPr>
            <w:noProof/>
            <w:webHidden/>
          </w:rPr>
          <w:tab/>
        </w:r>
        <w:r w:rsidR="00E346B5">
          <w:rPr>
            <w:noProof/>
            <w:webHidden/>
          </w:rPr>
          <w:fldChar w:fldCharType="begin"/>
        </w:r>
        <w:r w:rsidR="00E346B5">
          <w:rPr>
            <w:noProof/>
            <w:webHidden/>
          </w:rPr>
          <w:instrText xml:space="preserve"> PAGEREF _Toc176718298 \h </w:instrText>
        </w:r>
        <w:r w:rsidR="00E346B5">
          <w:rPr>
            <w:noProof/>
            <w:webHidden/>
          </w:rPr>
        </w:r>
        <w:r w:rsidR="00E346B5">
          <w:rPr>
            <w:noProof/>
            <w:webHidden/>
          </w:rPr>
          <w:fldChar w:fldCharType="separate"/>
        </w:r>
        <w:r w:rsidR="00E346B5">
          <w:rPr>
            <w:noProof/>
            <w:webHidden/>
          </w:rPr>
          <w:t>23</w:t>
        </w:r>
        <w:r w:rsidR="00E346B5">
          <w:rPr>
            <w:noProof/>
            <w:webHidden/>
          </w:rPr>
          <w:fldChar w:fldCharType="end"/>
        </w:r>
      </w:hyperlink>
    </w:p>
    <w:p w14:paraId="63C760AB" w14:textId="51BBFD8E"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299" w:history="1">
        <w:r w:rsidR="00E346B5" w:rsidRPr="003350B6">
          <w:rPr>
            <w:rStyle w:val="Hyperlink"/>
          </w:rPr>
          <w:t>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search and Ethics</w:t>
        </w:r>
        <w:r w:rsidR="00E346B5">
          <w:rPr>
            <w:noProof/>
            <w:webHidden/>
          </w:rPr>
          <w:tab/>
        </w:r>
        <w:r w:rsidR="00E346B5">
          <w:rPr>
            <w:noProof/>
            <w:webHidden/>
          </w:rPr>
          <w:fldChar w:fldCharType="begin"/>
        </w:r>
        <w:r w:rsidR="00E346B5">
          <w:rPr>
            <w:noProof/>
            <w:webHidden/>
          </w:rPr>
          <w:instrText xml:space="preserve"> PAGEREF _Toc176718299 \h </w:instrText>
        </w:r>
        <w:r w:rsidR="00E346B5">
          <w:rPr>
            <w:noProof/>
            <w:webHidden/>
          </w:rPr>
        </w:r>
        <w:r w:rsidR="00E346B5">
          <w:rPr>
            <w:noProof/>
            <w:webHidden/>
          </w:rPr>
          <w:fldChar w:fldCharType="separate"/>
        </w:r>
        <w:r w:rsidR="00E346B5">
          <w:rPr>
            <w:noProof/>
            <w:webHidden/>
          </w:rPr>
          <w:t>26</w:t>
        </w:r>
        <w:r w:rsidR="00E346B5">
          <w:rPr>
            <w:noProof/>
            <w:webHidden/>
          </w:rPr>
          <w:fldChar w:fldCharType="end"/>
        </w:r>
      </w:hyperlink>
    </w:p>
    <w:p w14:paraId="72D45D2E" w14:textId="39E678FB"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0" w:history="1">
        <w:r w:rsidR="00E346B5" w:rsidRPr="003350B6">
          <w:rPr>
            <w:rStyle w:val="Hyperlink"/>
          </w:rPr>
          <w:t>4.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rimary Research Methodology</w:t>
        </w:r>
        <w:r w:rsidR="00E346B5">
          <w:rPr>
            <w:noProof/>
            <w:webHidden/>
          </w:rPr>
          <w:tab/>
        </w:r>
        <w:r w:rsidR="00E346B5">
          <w:rPr>
            <w:noProof/>
            <w:webHidden/>
          </w:rPr>
          <w:fldChar w:fldCharType="begin"/>
        </w:r>
        <w:r w:rsidR="00E346B5">
          <w:rPr>
            <w:noProof/>
            <w:webHidden/>
          </w:rPr>
          <w:instrText xml:space="preserve"> PAGEREF _Toc176718300 \h </w:instrText>
        </w:r>
        <w:r w:rsidR="00E346B5">
          <w:rPr>
            <w:noProof/>
            <w:webHidden/>
          </w:rPr>
        </w:r>
        <w:r w:rsidR="00E346B5">
          <w:rPr>
            <w:noProof/>
            <w:webHidden/>
          </w:rPr>
          <w:fldChar w:fldCharType="separate"/>
        </w:r>
        <w:r w:rsidR="00E346B5">
          <w:rPr>
            <w:noProof/>
            <w:webHidden/>
          </w:rPr>
          <w:t>26</w:t>
        </w:r>
        <w:r w:rsidR="00E346B5">
          <w:rPr>
            <w:noProof/>
            <w:webHidden/>
          </w:rPr>
          <w:fldChar w:fldCharType="end"/>
        </w:r>
      </w:hyperlink>
    </w:p>
    <w:p w14:paraId="58079E7A" w14:textId="72C98B33"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1" w:history="1">
        <w:r w:rsidR="00E346B5" w:rsidRPr="003350B6">
          <w:rPr>
            <w:rStyle w:val="Hyperlink"/>
          </w:rPr>
          <w:t>4.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ampling strategy</w:t>
        </w:r>
        <w:r w:rsidR="00E346B5">
          <w:rPr>
            <w:noProof/>
            <w:webHidden/>
          </w:rPr>
          <w:tab/>
        </w:r>
        <w:r w:rsidR="00E346B5">
          <w:rPr>
            <w:noProof/>
            <w:webHidden/>
          </w:rPr>
          <w:fldChar w:fldCharType="begin"/>
        </w:r>
        <w:r w:rsidR="00E346B5">
          <w:rPr>
            <w:noProof/>
            <w:webHidden/>
          </w:rPr>
          <w:instrText xml:space="preserve"> PAGEREF _Toc176718301 \h </w:instrText>
        </w:r>
        <w:r w:rsidR="00E346B5">
          <w:rPr>
            <w:noProof/>
            <w:webHidden/>
          </w:rPr>
        </w:r>
        <w:r w:rsidR="00E346B5">
          <w:rPr>
            <w:noProof/>
            <w:webHidden/>
          </w:rPr>
          <w:fldChar w:fldCharType="separate"/>
        </w:r>
        <w:r w:rsidR="00E346B5">
          <w:rPr>
            <w:noProof/>
            <w:webHidden/>
          </w:rPr>
          <w:t>27</w:t>
        </w:r>
        <w:r w:rsidR="00E346B5">
          <w:rPr>
            <w:noProof/>
            <w:webHidden/>
          </w:rPr>
          <w:fldChar w:fldCharType="end"/>
        </w:r>
      </w:hyperlink>
    </w:p>
    <w:p w14:paraId="37579666" w14:textId="3F18B38E"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2" w:history="1">
        <w:r w:rsidR="00E346B5" w:rsidRPr="003350B6">
          <w:rPr>
            <w:rStyle w:val="Hyperlink"/>
          </w:rPr>
          <w:t>4.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roject Management Framework</w:t>
        </w:r>
        <w:r w:rsidR="00E346B5">
          <w:rPr>
            <w:noProof/>
            <w:webHidden/>
          </w:rPr>
          <w:tab/>
        </w:r>
        <w:r w:rsidR="00E346B5">
          <w:rPr>
            <w:noProof/>
            <w:webHidden/>
          </w:rPr>
          <w:fldChar w:fldCharType="begin"/>
        </w:r>
        <w:r w:rsidR="00E346B5">
          <w:rPr>
            <w:noProof/>
            <w:webHidden/>
          </w:rPr>
          <w:instrText xml:space="preserve"> PAGEREF _Toc176718302 \h </w:instrText>
        </w:r>
        <w:r w:rsidR="00E346B5">
          <w:rPr>
            <w:noProof/>
            <w:webHidden/>
          </w:rPr>
        </w:r>
        <w:r w:rsidR="00E346B5">
          <w:rPr>
            <w:noProof/>
            <w:webHidden/>
          </w:rPr>
          <w:fldChar w:fldCharType="separate"/>
        </w:r>
        <w:r w:rsidR="00E346B5">
          <w:rPr>
            <w:noProof/>
            <w:webHidden/>
          </w:rPr>
          <w:t>27</w:t>
        </w:r>
        <w:r w:rsidR="00E346B5">
          <w:rPr>
            <w:noProof/>
            <w:webHidden/>
          </w:rPr>
          <w:fldChar w:fldCharType="end"/>
        </w:r>
      </w:hyperlink>
    </w:p>
    <w:p w14:paraId="363185FF" w14:textId="2566D86C"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3" w:history="1">
        <w:r w:rsidR="00E346B5" w:rsidRPr="003350B6">
          <w:rPr>
            <w:rStyle w:val="Hyperlink"/>
          </w:rPr>
          <w:t>4.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roject Delivery</w:t>
        </w:r>
        <w:r w:rsidR="00E346B5">
          <w:rPr>
            <w:noProof/>
            <w:webHidden/>
          </w:rPr>
          <w:tab/>
        </w:r>
        <w:r w:rsidR="00E346B5">
          <w:rPr>
            <w:noProof/>
            <w:webHidden/>
          </w:rPr>
          <w:fldChar w:fldCharType="begin"/>
        </w:r>
        <w:r w:rsidR="00E346B5">
          <w:rPr>
            <w:noProof/>
            <w:webHidden/>
          </w:rPr>
          <w:instrText xml:space="preserve"> PAGEREF _Toc176718303 \h </w:instrText>
        </w:r>
        <w:r w:rsidR="00E346B5">
          <w:rPr>
            <w:noProof/>
            <w:webHidden/>
          </w:rPr>
        </w:r>
        <w:r w:rsidR="00E346B5">
          <w:rPr>
            <w:noProof/>
            <w:webHidden/>
          </w:rPr>
          <w:fldChar w:fldCharType="separate"/>
        </w:r>
        <w:r w:rsidR="00E346B5">
          <w:rPr>
            <w:noProof/>
            <w:webHidden/>
          </w:rPr>
          <w:t>28</w:t>
        </w:r>
        <w:r w:rsidR="00E346B5">
          <w:rPr>
            <w:noProof/>
            <w:webHidden/>
          </w:rPr>
          <w:fldChar w:fldCharType="end"/>
        </w:r>
      </w:hyperlink>
    </w:p>
    <w:p w14:paraId="24EE514B" w14:textId="7AAEFFA9"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4" w:history="1">
        <w:r w:rsidR="00E346B5" w:rsidRPr="003350B6">
          <w:rPr>
            <w:rStyle w:val="Hyperlink"/>
          </w:rPr>
          <w:t>4.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ools and Equipment</w:t>
        </w:r>
        <w:r w:rsidR="00E346B5">
          <w:rPr>
            <w:noProof/>
            <w:webHidden/>
          </w:rPr>
          <w:tab/>
        </w:r>
        <w:r w:rsidR="00E346B5">
          <w:rPr>
            <w:noProof/>
            <w:webHidden/>
          </w:rPr>
          <w:fldChar w:fldCharType="begin"/>
        </w:r>
        <w:r w:rsidR="00E346B5">
          <w:rPr>
            <w:noProof/>
            <w:webHidden/>
          </w:rPr>
          <w:instrText xml:space="preserve"> PAGEREF _Toc176718304 \h </w:instrText>
        </w:r>
        <w:r w:rsidR="00E346B5">
          <w:rPr>
            <w:noProof/>
            <w:webHidden/>
          </w:rPr>
        </w:r>
        <w:r w:rsidR="00E346B5">
          <w:rPr>
            <w:noProof/>
            <w:webHidden/>
          </w:rPr>
          <w:fldChar w:fldCharType="separate"/>
        </w:r>
        <w:r w:rsidR="00E346B5">
          <w:rPr>
            <w:noProof/>
            <w:webHidden/>
          </w:rPr>
          <w:t>29</w:t>
        </w:r>
        <w:r w:rsidR="00E346B5">
          <w:rPr>
            <w:noProof/>
            <w:webHidden/>
          </w:rPr>
          <w:fldChar w:fldCharType="end"/>
        </w:r>
      </w:hyperlink>
    </w:p>
    <w:p w14:paraId="65B172ED" w14:textId="3C7CDDC2"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5" w:history="1">
        <w:r w:rsidR="00E346B5" w:rsidRPr="003350B6">
          <w:rPr>
            <w:rStyle w:val="Hyperlink"/>
          </w:rPr>
          <w:t>4.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Ethical Aspects</w:t>
        </w:r>
        <w:r w:rsidR="00E346B5">
          <w:rPr>
            <w:noProof/>
            <w:webHidden/>
          </w:rPr>
          <w:tab/>
        </w:r>
        <w:r w:rsidR="00E346B5">
          <w:rPr>
            <w:noProof/>
            <w:webHidden/>
          </w:rPr>
          <w:fldChar w:fldCharType="begin"/>
        </w:r>
        <w:r w:rsidR="00E346B5">
          <w:rPr>
            <w:noProof/>
            <w:webHidden/>
          </w:rPr>
          <w:instrText xml:space="preserve"> PAGEREF _Toc176718305 \h </w:instrText>
        </w:r>
        <w:r w:rsidR="00E346B5">
          <w:rPr>
            <w:noProof/>
            <w:webHidden/>
          </w:rPr>
        </w:r>
        <w:r w:rsidR="00E346B5">
          <w:rPr>
            <w:noProof/>
            <w:webHidden/>
          </w:rPr>
          <w:fldChar w:fldCharType="separate"/>
        </w:r>
        <w:r w:rsidR="00E346B5">
          <w:rPr>
            <w:noProof/>
            <w:webHidden/>
          </w:rPr>
          <w:t>29</w:t>
        </w:r>
        <w:r w:rsidR="00E346B5">
          <w:rPr>
            <w:noProof/>
            <w:webHidden/>
          </w:rPr>
          <w:fldChar w:fldCharType="end"/>
        </w:r>
      </w:hyperlink>
    </w:p>
    <w:p w14:paraId="6392CF47" w14:textId="576DFA06"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6" w:history="1">
        <w:r w:rsidR="00E346B5" w:rsidRPr="003350B6">
          <w:rPr>
            <w:rStyle w:val="Hyperlink"/>
          </w:rPr>
          <w:t>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Evaluating Popular Federated Learning Frameworks</w:t>
        </w:r>
        <w:r w:rsidR="00E346B5">
          <w:rPr>
            <w:noProof/>
            <w:webHidden/>
          </w:rPr>
          <w:tab/>
        </w:r>
        <w:r w:rsidR="00E346B5">
          <w:rPr>
            <w:noProof/>
            <w:webHidden/>
          </w:rPr>
          <w:fldChar w:fldCharType="begin"/>
        </w:r>
        <w:r w:rsidR="00E346B5">
          <w:rPr>
            <w:noProof/>
            <w:webHidden/>
          </w:rPr>
          <w:instrText xml:space="preserve"> PAGEREF _Toc176718306 \h </w:instrText>
        </w:r>
        <w:r w:rsidR="00E346B5">
          <w:rPr>
            <w:noProof/>
            <w:webHidden/>
          </w:rPr>
        </w:r>
        <w:r w:rsidR="00E346B5">
          <w:rPr>
            <w:noProof/>
            <w:webHidden/>
          </w:rPr>
          <w:fldChar w:fldCharType="separate"/>
        </w:r>
        <w:r w:rsidR="00E346B5">
          <w:rPr>
            <w:noProof/>
            <w:webHidden/>
          </w:rPr>
          <w:t>32</w:t>
        </w:r>
        <w:r w:rsidR="00E346B5">
          <w:rPr>
            <w:noProof/>
            <w:webHidden/>
          </w:rPr>
          <w:fldChar w:fldCharType="end"/>
        </w:r>
      </w:hyperlink>
    </w:p>
    <w:p w14:paraId="1226C730" w14:textId="64DCF091"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7" w:history="1">
        <w:r w:rsidR="00E346B5" w:rsidRPr="003350B6">
          <w:rPr>
            <w:rStyle w:val="Hyperlink"/>
          </w:rPr>
          <w:t>5.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ySyft</w:t>
        </w:r>
        <w:r w:rsidR="00E346B5">
          <w:rPr>
            <w:noProof/>
            <w:webHidden/>
          </w:rPr>
          <w:tab/>
        </w:r>
        <w:r w:rsidR="00E346B5">
          <w:rPr>
            <w:noProof/>
            <w:webHidden/>
          </w:rPr>
          <w:fldChar w:fldCharType="begin"/>
        </w:r>
        <w:r w:rsidR="00E346B5">
          <w:rPr>
            <w:noProof/>
            <w:webHidden/>
          </w:rPr>
          <w:instrText xml:space="preserve"> PAGEREF _Toc176718307 \h </w:instrText>
        </w:r>
        <w:r w:rsidR="00E346B5">
          <w:rPr>
            <w:noProof/>
            <w:webHidden/>
          </w:rPr>
        </w:r>
        <w:r w:rsidR="00E346B5">
          <w:rPr>
            <w:noProof/>
            <w:webHidden/>
          </w:rPr>
          <w:fldChar w:fldCharType="separate"/>
        </w:r>
        <w:r w:rsidR="00E346B5">
          <w:rPr>
            <w:noProof/>
            <w:webHidden/>
          </w:rPr>
          <w:t>32</w:t>
        </w:r>
        <w:r w:rsidR="00E346B5">
          <w:rPr>
            <w:noProof/>
            <w:webHidden/>
          </w:rPr>
          <w:fldChar w:fldCharType="end"/>
        </w:r>
      </w:hyperlink>
    </w:p>
    <w:p w14:paraId="74B44198" w14:textId="49B36F50"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8" w:history="1">
        <w:r w:rsidR="00E346B5" w:rsidRPr="003350B6">
          <w:rPr>
            <w:rStyle w:val="Hyperlink"/>
          </w:rPr>
          <w:t>5.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ATE</w:t>
        </w:r>
        <w:r w:rsidR="00E346B5">
          <w:rPr>
            <w:noProof/>
            <w:webHidden/>
          </w:rPr>
          <w:tab/>
        </w:r>
        <w:r w:rsidR="00E346B5">
          <w:rPr>
            <w:noProof/>
            <w:webHidden/>
          </w:rPr>
          <w:fldChar w:fldCharType="begin"/>
        </w:r>
        <w:r w:rsidR="00E346B5">
          <w:rPr>
            <w:noProof/>
            <w:webHidden/>
          </w:rPr>
          <w:instrText xml:space="preserve"> PAGEREF _Toc176718308 \h </w:instrText>
        </w:r>
        <w:r w:rsidR="00E346B5">
          <w:rPr>
            <w:noProof/>
            <w:webHidden/>
          </w:rPr>
        </w:r>
        <w:r w:rsidR="00E346B5">
          <w:rPr>
            <w:noProof/>
            <w:webHidden/>
          </w:rPr>
          <w:fldChar w:fldCharType="separate"/>
        </w:r>
        <w:r w:rsidR="00E346B5">
          <w:rPr>
            <w:noProof/>
            <w:webHidden/>
          </w:rPr>
          <w:t>33</w:t>
        </w:r>
        <w:r w:rsidR="00E346B5">
          <w:rPr>
            <w:noProof/>
            <w:webHidden/>
          </w:rPr>
          <w:fldChar w:fldCharType="end"/>
        </w:r>
      </w:hyperlink>
    </w:p>
    <w:p w14:paraId="42455729" w14:textId="15C3D900"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09" w:history="1">
        <w:r w:rsidR="00E346B5" w:rsidRPr="003350B6">
          <w:rPr>
            <w:rStyle w:val="Hyperlink"/>
          </w:rPr>
          <w:t>5.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ower</w:t>
        </w:r>
        <w:r w:rsidR="00E346B5">
          <w:rPr>
            <w:noProof/>
            <w:webHidden/>
          </w:rPr>
          <w:tab/>
        </w:r>
        <w:r w:rsidR="00E346B5">
          <w:rPr>
            <w:noProof/>
            <w:webHidden/>
          </w:rPr>
          <w:fldChar w:fldCharType="begin"/>
        </w:r>
        <w:r w:rsidR="00E346B5">
          <w:rPr>
            <w:noProof/>
            <w:webHidden/>
          </w:rPr>
          <w:instrText xml:space="preserve"> PAGEREF _Toc176718309 \h </w:instrText>
        </w:r>
        <w:r w:rsidR="00E346B5">
          <w:rPr>
            <w:noProof/>
            <w:webHidden/>
          </w:rPr>
        </w:r>
        <w:r w:rsidR="00E346B5">
          <w:rPr>
            <w:noProof/>
            <w:webHidden/>
          </w:rPr>
          <w:fldChar w:fldCharType="separate"/>
        </w:r>
        <w:r w:rsidR="00E346B5">
          <w:rPr>
            <w:noProof/>
            <w:webHidden/>
          </w:rPr>
          <w:t>34</w:t>
        </w:r>
        <w:r w:rsidR="00E346B5">
          <w:rPr>
            <w:noProof/>
            <w:webHidden/>
          </w:rPr>
          <w:fldChar w:fldCharType="end"/>
        </w:r>
      </w:hyperlink>
    </w:p>
    <w:p w14:paraId="792D8BF2" w14:textId="2410EF5F"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0" w:history="1">
        <w:r w:rsidR="00E346B5" w:rsidRPr="003350B6">
          <w:rPr>
            <w:rStyle w:val="Hyperlink"/>
          </w:rPr>
          <w:t>5.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ML</w:t>
        </w:r>
        <w:r w:rsidR="00E346B5">
          <w:rPr>
            <w:noProof/>
            <w:webHidden/>
          </w:rPr>
          <w:tab/>
        </w:r>
        <w:r w:rsidR="00E346B5">
          <w:rPr>
            <w:noProof/>
            <w:webHidden/>
          </w:rPr>
          <w:fldChar w:fldCharType="begin"/>
        </w:r>
        <w:r w:rsidR="00E346B5">
          <w:rPr>
            <w:noProof/>
            <w:webHidden/>
          </w:rPr>
          <w:instrText xml:space="preserve"> PAGEREF _Toc176718310 \h </w:instrText>
        </w:r>
        <w:r w:rsidR="00E346B5">
          <w:rPr>
            <w:noProof/>
            <w:webHidden/>
          </w:rPr>
        </w:r>
        <w:r w:rsidR="00E346B5">
          <w:rPr>
            <w:noProof/>
            <w:webHidden/>
          </w:rPr>
          <w:fldChar w:fldCharType="separate"/>
        </w:r>
        <w:r w:rsidR="00E346B5">
          <w:rPr>
            <w:noProof/>
            <w:webHidden/>
          </w:rPr>
          <w:t>34</w:t>
        </w:r>
        <w:r w:rsidR="00E346B5">
          <w:rPr>
            <w:noProof/>
            <w:webHidden/>
          </w:rPr>
          <w:fldChar w:fldCharType="end"/>
        </w:r>
      </w:hyperlink>
    </w:p>
    <w:p w14:paraId="635EAAC3" w14:textId="3A3C1D00"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1" w:history="1">
        <w:r w:rsidR="00E346B5" w:rsidRPr="003350B6">
          <w:rPr>
            <w:rStyle w:val="Hyperlink"/>
          </w:rPr>
          <w:t>5.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nsorFlow Federated</w:t>
        </w:r>
        <w:r w:rsidR="00E346B5">
          <w:rPr>
            <w:noProof/>
            <w:webHidden/>
          </w:rPr>
          <w:tab/>
        </w:r>
        <w:r w:rsidR="00E346B5">
          <w:rPr>
            <w:noProof/>
            <w:webHidden/>
          </w:rPr>
          <w:fldChar w:fldCharType="begin"/>
        </w:r>
        <w:r w:rsidR="00E346B5">
          <w:rPr>
            <w:noProof/>
            <w:webHidden/>
          </w:rPr>
          <w:instrText xml:space="preserve"> PAGEREF _Toc176718311 \h </w:instrText>
        </w:r>
        <w:r w:rsidR="00E346B5">
          <w:rPr>
            <w:noProof/>
            <w:webHidden/>
          </w:rPr>
        </w:r>
        <w:r w:rsidR="00E346B5">
          <w:rPr>
            <w:noProof/>
            <w:webHidden/>
          </w:rPr>
          <w:fldChar w:fldCharType="separate"/>
        </w:r>
        <w:r w:rsidR="00E346B5">
          <w:rPr>
            <w:noProof/>
            <w:webHidden/>
          </w:rPr>
          <w:t>35</w:t>
        </w:r>
        <w:r w:rsidR="00E346B5">
          <w:rPr>
            <w:noProof/>
            <w:webHidden/>
          </w:rPr>
          <w:fldChar w:fldCharType="end"/>
        </w:r>
      </w:hyperlink>
    </w:p>
    <w:p w14:paraId="41C9F1C0" w14:textId="6731D5F7"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2" w:history="1">
        <w:r w:rsidR="00E346B5" w:rsidRPr="003350B6">
          <w:rPr>
            <w:rStyle w:val="Hyperlink"/>
          </w:rPr>
          <w:t>5.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nclusions and summary</w:t>
        </w:r>
        <w:r w:rsidR="00E346B5">
          <w:rPr>
            <w:noProof/>
            <w:webHidden/>
          </w:rPr>
          <w:tab/>
        </w:r>
        <w:r w:rsidR="00E346B5">
          <w:rPr>
            <w:noProof/>
            <w:webHidden/>
          </w:rPr>
          <w:fldChar w:fldCharType="begin"/>
        </w:r>
        <w:r w:rsidR="00E346B5">
          <w:rPr>
            <w:noProof/>
            <w:webHidden/>
          </w:rPr>
          <w:instrText xml:space="preserve"> PAGEREF _Toc176718312 \h </w:instrText>
        </w:r>
        <w:r w:rsidR="00E346B5">
          <w:rPr>
            <w:noProof/>
            <w:webHidden/>
          </w:rPr>
        </w:r>
        <w:r w:rsidR="00E346B5">
          <w:rPr>
            <w:noProof/>
            <w:webHidden/>
          </w:rPr>
          <w:fldChar w:fldCharType="separate"/>
        </w:r>
        <w:r w:rsidR="00E346B5">
          <w:rPr>
            <w:noProof/>
            <w:webHidden/>
          </w:rPr>
          <w:t>36</w:t>
        </w:r>
        <w:r w:rsidR="00E346B5">
          <w:rPr>
            <w:noProof/>
            <w:webHidden/>
          </w:rPr>
          <w:fldChar w:fldCharType="end"/>
        </w:r>
      </w:hyperlink>
    </w:p>
    <w:p w14:paraId="7B4C36B3" w14:textId="27953B1A"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3" w:history="1">
        <w:r w:rsidR="00E346B5" w:rsidRPr="003350B6">
          <w:rPr>
            <w:rStyle w:val="Hyperlink"/>
          </w:rPr>
          <w:t>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Server Development</w:t>
        </w:r>
        <w:r w:rsidR="00E346B5">
          <w:rPr>
            <w:noProof/>
            <w:webHidden/>
          </w:rPr>
          <w:tab/>
        </w:r>
        <w:r w:rsidR="00E346B5">
          <w:rPr>
            <w:noProof/>
            <w:webHidden/>
          </w:rPr>
          <w:fldChar w:fldCharType="begin"/>
        </w:r>
        <w:r w:rsidR="00E346B5">
          <w:rPr>
            <w:noProof/>
            <w:webHidden/>
          </w:rPr>
          <w:instrText xml:space="preserve"> PAGEREF _Toc176718313 \h </w:instrText>
        </w:r>
        <w:r w:rsidR="00E346B5">
          <w:rPr>
            <w:noProof/>
            <w:webHidden/>
          </w:rPr>
        </w:r>
        <w:r w:rsidR="00E346B5">
          <w:rPr>
            <w:noProof/>
            <w:webHidden/>
          </w:rPr>
          <w:fldChar w:fldCharType="separate"/>
        </w:r>
        <w:r w:rsidR="00E346B5">
          <w:rPr>
            <w:noProof/>
            <w:webHidden/>
          </w:rPr>
          <w:t>37</w:t>
        </w:r>
        <w:r w:rsidR="00E346B5">
          <w:rPr>
            <w:noProof/>
            <w:webHidden/>
          </w:rPr>
          <w:fldChar w:fldCharType="end"/>
        </w:r>
      </w:hyperlink>
    </w:p>
    <w:p w14:paraId="35DB7D12" w14:textId="4018DCFC"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4" w:history="1">
        <w:r w:rsidR="00E346B5" w:rsidRPr="003350B6">
          <w:rPr>
            <w:rStyle w:val="Hyperlink"/>
          </w:rPr>
          <w:t>6.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Architecture</w:t>
        </w:r>
        <w:r w:rsidR="00E346B5">
          <w:rPr>
            <w:noProof/>
            <w:webHidden/>
          </w:rPr>
          <w:tab/>
        </w:r>
        <w:r w:rsidR="00E346B5">
          <w:rPr>
            <w:noProof/>
            <w:webHidden/>
          </w:rPr>
          <w:fldChar w:fldCharType="begin"/>
        </w:r>
        <w:r w:rsidR="00E346B5">
          <w:rPr>
            <w:noProof/>
            <w:webHidden/>
          </w:rPr>
          <w:instrText xml:space="preserve"> PAGEREF _Toc176718314 \h </w:instrText>
        </w:r>
        <w:r w:rsidR="00E346B5">
          <w:rPr>
            <w:noProof/>
            <w:webHidden/>
          </w:rPr>
        </w:r>
        <w:r w:rsidR="00E346B5">
          <w:rPr>
            <w:noProof/>
            <w:webHidden/>
          </w:rPr>
          <w:fldChar w:fldCharType="separate"/>
        </w:r>
        <w:r w:rsidR="00E346B5">
          <w:rPr>
            <w:noProof/>
            <w:webHidden/>
          </w:rPr>
          <w:t>37</w:t>
        </w:r>
        <w:r w:rsidR="00E346B5">
          <w:rPr>
            <w:noProof/>
            <w:webHidden/>
          </w:rPr>
          <w:fldChar w:fldCharType="end"/>
        </w:r>
      </w:hyperlink>
    </w:p>
    <w:p w14:paraId="4059E1BF" w14:textId="0C4B908C"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5" w:history="1">
        <w:r w:rsidR="00E346B5" w:rsidRPr="003350B6">
          <w:rPr>
            <w:rStyle w:val="Hyperlink"/>
          </w:rPr>
          <w:t>6.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 Server Flow</w:t>
        </w:r>
        <w:r w:rsidR="00E346B5">
          <w:rPr>
            <w:noProof/>
            <w:webHidden/>
          </w:rPr>
          <w:tab/>
        </w:r>
        <w:r w:rsidR="00E346B5">
          <w:rPr>
            <w:noProof/>
            <w:webHidden/>
          </w:rPr>
          <w:fldChar w:fldCharType="begin"/>
        </w:r>
        <w:r w:rsidR="00E346B5">
          <w:rPr>
            <w:noProof/>
            <w:webHidden/>
          </w:rPr>
          <w:instrText xml:space="preserve"> PAGEREF _Toc176718315 \h </w:instrText>
        </w:r>
        <w:r w:rsidR="00E346B5">
          <w:rPr>
            <w:noProof/>
            <w:webHidden/>
          </w:rPr>
        </w:r>
        <w:r w:rsidR="00E346B5">
          <w:rPr>
            <w:noProof/>
            <w:webHidden/>
          </w:rPr>
          <w:fldChar w:fldCharType="separate"/>
        </w:r>
        <w:r w:rsidR="00E346B5">
          <w:rPr>
            <w:noProof/>
            <w:webHidden/>
          </w:rPr>
          <w:t>38</w:t>
        </w:r>
        <w:r w:rsidR="00E346B5">
          <w:rPr>
            <w:noProof/>
            <w:webHidden/>
          </w:rPr>
          <w:fldChar w:fldCharType="end"/>
        </w:r>
      </w:hyperlink>
    </w:p>
    <w:p w14:paraId="53363DCB" w14:textId="1903E50D"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6" w:history="1">
        <w:r w:rsidR="00E346B5" w:rsidRPr="003350B6">
          <w:rPr>
            <w:rStyle w:val="Hyperlink"/>
          </w:rPr>
          <w:t>6.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 Server Functions</w:t>
        </w:r>
        <w:r w:rsidR="00E346B5">
          <w:rPr>
            <w:noProof/>
            <w:webHidden/>
          </w:rPr>
          <w:tab/>
        </w:r>
        <w:r w:rsidR="00E346B5">
          <w:rPr>
            <w:noProof/>
            <w:webHidden/>
          </w:rPr>
          <w:fldChar w:fldCharType="begin"/>
        </w:r>
        <w:r w:rsidR="00E346B5">
          <w:rPr>
            <w:noProof/>
            <w:webHidden/>
          </w:rPr>
          <w:instrText xml:space="preserve"> PAGEREF _Toc176718316 \h </w:instrText>
        </w:r>
        <w:r w:rsidR="00E346B5">
          <w:rPr>
            <w:noProof/>
            <w:webHidden/>
          </w:rPr>
        </w:r>
        <w:r w:rsidR="00E346B5">
          <w:rPr>
            <w:noProof/>
            <w:webHidden/>
          </w:rPr>
          <w:fldChar w:fldCharType="separate"/>
        </w:r>
        <w:r w:rsidR="00E346B5">
          <w:rPr>
            <w:noProof/>
            <w:webHidden/>
          </w:rPr>
          <w:t>38</w:t>
        </w:r>
        <w:r w:rsidR="00E346B5">
          <w:rPr>
            <w:noProof/>
            <w:webHidden/>
          </w:rPr>
          <w:fldChar w:fldCharType="end"/>
        </w:r>
      </w:hyperlink>
    </w:p>
    <w:p w14:paraId="62ED73AE" w14:textId="363C4916"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17" w:history="1">
        <w:r w:rsidR="00E346B5" w:rsidRPr="003350B6">
          <w:rPr>
            <w:rStyle w:val="Hyperlink"/>
          </w:rPr>
          <w:t>6.3.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erver.py</w:t>
        </w:r>
        <w:r w:rsidR="00E346B5">
          <w:rPr>
            <w:noProof/>
            <w:webHidden/>
          </w:rPr>
          <w:tab/>
        </w:r>
        <w:r w:rsidR="00E346B5">
          <w:rPr>
            <w:noProof/>
            <w:webHidden/>
          </w:rPr>
          <w:fldChar w:fldCharType="begin"/>
        </w:r>
        <w:r w:rsidR="00E346B5">
          <w:rPr>
            <w:noProof/>
            <w:webHidden/>
          </w:rPr>
          <w:instrText xml:space="preserve"> PAGEREF _Toc176718317 \h </w:instrText>
        </w:r>
        <w:r w:rsidR="00E346B5">
          <w:rPr>
            <w:noProof/>
            <w:webHidden/>
          </w:rPr>
        </w:r>
        <w:r w:rsidR="00E346B5">
          <w:rPr>
            <w:noProof/>
            <w:webHidden/>
          </w:rPr>
          <w:fldChar w:fldCharType="separate"/>
        </w:r>
        <w:r w:rsidR="00E346B5">
          <w:rPr>
            <w:noProof/>
            <w:webHidden/>
          </w:rPr>
          <w:t>38</w:t>
        </w:r>
        <w:r w:rsidR="00E346B5">
          <w:rPr>
            <w:noProof/>
            <w:webHidden/>
          </w:rPr>
          <w:fldChar w:fldCharType="end"/>
        </w:r>
      </w:hyperlink>
    </w:p>
    <w:p w14:paraId="4A7BB95F" w14:textId="72917ABC"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18" w:history="1">
        <w:r w:rsidR="00E346B5" w:rsidRPr="003350B6">
          <w:rPr>
            <w:rStyle w:val="Hyperlink"/>
          </w:rPr>
          <w:t>6.3.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lient.py</w:t>
        </w:r>
        <w:r w:rsidR="00E346B5">
          <w:rPr>
            <w:noProof/>
            <w:webHidden/>
          </w:rPr>
          <w:tab/>
        </w:r>
        <w:r w:rsidR="00E346B5">
          <w:rPr>
            <w:noProof/>
            <w:webHidden/>
          </w:rPr>
          <w:fldChar w:fldCharType="begin"/>
        </w:r>
        <w:r w:rsidR="00E346B5">
          <w:rPr>
            <w:noProof/>
            <w:webHidden/>
          </w:rPr>
          <w:instrText xml:space="preserve"> PAGEREF _Toc176718318 \h </w:instrText>
        </w:r>
        <w:r w:rsidR="00E346B5">
          <w:rPr>
            <w:noProof/>
            <w:webHidden/>
          </w:rPr>
        </w:r>
        <w:r w:rsidR="00E346B5">
          <w:rPr>
            <w:noProof/>
            <w:webHidden/>
          </w:rPr>
          <w:fldChar w:fldCharType="separate"/>
        </w:r>
        <w:r w:rsidR="00E346B5">
          <w:rPr>
            <w:noProof/>
            <w:webHidden/>
          </w:rPr>
          <w:t>39</w:t>
        </w:r>
        <w:r w:rsidR="00E346B5">
          <w:rPr>
            <w:noProof/>
            <w:webHidden/>
          </w:rPr>
          <w:fldChar w:fldCharType="end"/>
        </w:r>
      </w:hyperlink>
    </w:p>
    <w:p w14:paraId="07833F37" w14:textId="170AFC75"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19" w:history="1">
        <w:r w:rsidR="00E346B5" w:rsidRPr="003350B6">
          <w:rPr>
            <w:rStyle w:val="Hyperlink"/>
          </w:rPr>
          <w:t>6.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mmunication protocols</w:t>
        </w:r>
        <w:r w:rsidR="00E346B5">
          <w:rPr>
            <w:noProof/>
            <w:webHidden/>
          </w:rPr>
          <w:tab/>
        </w:r>
        <w:r w:rsidR="00E346B5">
          <w:rPr>
            <w:noProof/>
            <w:webHidden/>
          </w:rPr>
          <w:fldChar w:fldCharType="begin"/>
        </w:r>
        <w:r w:rsidR="00E346B5">
          <w:rPr>
            <w:noProof/>
            <w:webHidden/>
          </w:rPr>
          <w:instrText xml:space="preserve"> PAGEREF _Toc176718319 \h </w:instrText>
        </w:r>
        <w:r w:rsidR="00E346B5">
          <w:rPr>
            <w:noProof/>
            <w:webHidden/>
          </w:rPr>
        </w:r>
        <w:r w:rsidR="00E346B5">
          <w:rPr>
            <w:noProof/>
            <w:webHidden/>
          </w:rPr>
          <w:fldChar w:fldCharType="separate"/>
        </w:r>
        <w:r w:rsidR="00E346B5">
          <w:rPr>
            <w:noProof/>
            <w:webHidden/>
          </w:rPr>
          <w:t>40</w:t>
        </w:r>
        <w:r w:rsidR="00E346B5">
          <w:rPr>
            <w:noProof/>
            <w:webHidden/>
          </w:rPr>
          <w:fldChar w:fldCharType="end"/>
        </w:r>
      </w:hyperlink>
    </w:p>
    <w:p w14:paraId="511CE251" w14:textId="5A03A813"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0" w:history="1">
        <w:r w:rsidR="00E346B5" w:rsidRPr="003350B6">
          <w:rPr>
            <w:rStyle w:val="Hyperlink"/>
          </w:rPr>
          <w:t>6.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achine Learning Models Used.</w:t>
        </w:r>
        <w:r w:rsidR="00E346B5">
          <w:rPr>
            <w:noProof/>
            <w:webHidden/>
          </w:rPr>
          <w:tab/>
        </w:r>
        <w:r w:rsidR="00E346B5">
          <w:rPr>
            <w:noProof/>
            <w:webHidden/>
          </w:rPr>
          <w:fldChar w:fldCharType="begin"/>
        </w:r>
        <w:r w:rsidR="00E346B5">
          <w:rPr>
            <w:noProof/>
            <w:webHidden/>
          </w:rPr>
          <w:instrText xml:space="preserve"> PAGEREF _Toc176718320 \h </w:instrText>
        </w:r>
        <w:r w:rsidR="00E346B5">
          <w:rPr>
            <w:noProof/>
            <w:webHidden/>
          </w:rPr>
        </w:r>
        <w:r w:rsidR="00E346B5">
          <w:rPr>
            <w:noProof/>
            <w:webHidden/>
          </w:rPr>
          <w:fldChar w:fldCharType="separate"/>
        </w:r>
        <w:r w:rsidR="00E346B5">
          <w:rPr>
            <w:noProof/>
            <w:webHidden/>
          </w:rPr>
          <w:t>41</w:t>
        </w:r>
        <w:r w:rsidR="00E346B5">
          <w:rPr>
            <w:noProof/>
            <w:webHidden/>
          </w:rPr>
          <w:fldChar w:fldCharType="end"/>
        </w:r>
      </w:hyperlink>
    </w:p>
    <w:p w14:paraId="5C232640" w14:textId="21953DA4"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21" w:history="1">
        <w:r w:rsidR="00E346B5" w:rsidRPr="003350B6">
          <w:rPr>
            <w:rStyle w:val="Hyperlink"/>
          </w:rPr>
          <w:t>6.5.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chnological Model</w:t>
        </w:r>
        <w:r w:rsidR="00E346B5">
          <w:rPr>
            <w:noProof/>
            <w:webHidden/>
          </w:rPr>
          <w:tab/>
        </w:r>
        <w:r w:rsidR="00E346B5">
          <w:rPr>
            <w:noProof/>
            <w:webHidden/>
          </w:rPr>
          <w:fldChar w:fldCharType="begin"/>
        </w:r>
        <w:r w:rsidR="00E346B5">
          <w:rPr>
            <w:noProof/>
            <w:webHidden/>
          </w:rPr>
          <w:instrText xml:space="preserve"> PAGEREF _Toc176718321 \h </w:instrText>
        </w:r>
        <w:r w:rsidR="00E346B5">
          <w:rPr>
            <w:noProof/>
            <w:webHidden/>
          </w:rPr>
        </w:r>
        <w:r w:rsidR="00E346B5">
          <w:rPr>
            <w:noProof/>
            <w:webHidden/>
          </w:rPr>
          <w:fldChar w:fldCharType="separate"/>
        </w:r>
        <w:r w:rsidR="00E346B5">
          <w:rPr>
            <w:noProof/>
            <w:webHidden/>
          </w:rPr>
          <w:t>41</w:t>
        </w:r>
        <w:r w:rsidR="00E346B5">
          <w:rPr>
            <w:noProof/>
            <w:webHidden/>
          </w:rPr>
          <w:fldChar w:fldCharType="end"/>
        </w:r>
      </w:hyperlink>
    </w:p>
    <w:p w14:paraId="4B7F4382" w14:textId="0E97C6A8"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22" w:history="1">
        <w:r w:rsidR="00E346B5" w:rsidRPr="003350B6">
          <w:rPr>
            <w:rStyle w:val="Hyperlink"/>
          </w:rPr>
          <w:t>6.5.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edical Model</w:t>
        </w:r>
        <w:r w:rsidR="00E346B5">
          <w:rPr>
            <w:noProof/>
            <w:webHidden/>
          </w:rPr>
          <w:tab/>
        </w:r>
        <w:r w:rsidR="00E346B5">
          <w:rPr>
            <w:noProof/>
            <w:webHidden/>
          </w:rPr>
          <w:fldChar w:fldCharType="begin"/>
        </w:r>
        <w:r w:rsidR="00E346B5">
          <w:rPr>
            <w:noProof/>
            <w:webHidden/>
          </w:rPr>
          <w:instrText xml:space="preserve"> PAGEREF _Toc176718322 \h </w:instrText>
        </w:r>
        <w:r w:rsidR="00E346B5">
          <w:rPr>
            <w:noProof/>
            <w:webHidden/>
          </w:rPr>
        </w:r>
        <w:r w:rsidR="00E346B5">
          <w:rPr>
            <w:noProof/>
            <w:webHidden/>
          </w:rPr>
          <w:fldChar w:fldCharType="separate"/>
        </w:r>
        <w:r w:rsidR="00E346B5">
          <w:rPr>
            <w:noProof/>
            <w:webHidden/>
          </w:rPr>
          <w:t>42</w:t>
        </w:r>
        <w:r w:rsidR="00E346B5">
          <w:rPr>
            <w:noProof/>
            <w:webHidden/>
          </w:rPr>
          <w:fldChar w:fldCharType="end"/>
        </w:r>
      </w:hyperlink>
    </w:p>
    <w:p w14:paraId="6C4DBF65" w14:textId="491AB0C4"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3" w:history="1">
        <w:r w:rsidR="00E346B5" w:rsidRPr="003350B6">
          <w:rPr>
            <w:rStyle w:val="Hyperlink"/>
          </w:rPr>
          <w:t>6.6.</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Algorithm</w:t>
        </w:r>
        <w:r w:rsidR="00E346B5">
          <w:rPr>
            <w:noProof/>
            <w:webHidden/>
          </w:rPr>
          <w:tab/>
        </w:r>
        <w:r w:rsidR="00E346B5">
          <w:rPr>
            <w:noProof/>
            <w:webHidden/>
          </w:rPr>
          <w:fldChar w:fldCharType="begin"/>
        </w:r>
        <w:r w:rsidR="00E346B5">
          <w:rPr>
            <w:noProof/>
            <w:webHidden/>
          </w:rPr>
          <w:instrText xml:space="preserve"> PAGEREF _Toc176718323 \h </w:instrText>
        </w:r>
        <w:r w:rsidR="00E346B5">
          <w:rPr>
            <w:noProof/>
            <w:webHidden/>
          </w:rPr>
        </w:r>
        <w:r w:rsidR="00E346B5">
          <w:rPr>
            <w:noProof/>
            <w:webHidden/>
          </w:rPr>
          <w:fldChar w:fldCharType="separate"/>
        </w:r>
        <w:r w:rsidR="00E346B5">
          <w:rPr>
            <w:noProof/>
            <w:webHidden/>
          </w:rPr>
          <w:t>43</w:t>
        </w:r>
        <w:r w:rsidR="00E346B5">
          <w:rPr>
            <w:noProof/>
            <w:webHidden/>
          </w:rPr>
          <w:fldChar w:fldCharType="end"/>
        </w:r>
      </w:hyperlink>
    </w:p>
    <w:p w14:paraId="7DB4787A" w14:textId="777E04F5"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4" w:history="1">
        <w:r w:rsidR="00E346B5" w:rsidRPr="003350B6">
          <w:rPr>
            <w:rStyle w:val="Hyperlink"/>
          </w:rPr>
          <w:t>6.7.</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Data Collection</w:t>
        </w:r>
        <w:r w:rsidR="00E346B5">
          <w:rPr>
            <w:noProof/>
            <w:webHidden/>
          </w:rPr>
          <w:tab/>
        </w:r>
        <w:r w:rsidR="00E346B5">
          <w:rPr>
            <w:noProof/>
            <w:webHidden/>
          </w:rPr>
          <w:fldChar w:fldCharType="begin"/>
        </w:r>
        <w:r w:rsidR="00E346B5">
          <w:rPr>
            <w:noProof/>
            <w:webHidden/>
          </w:rPr>
          <w:instrText xml:space="preserve"> PAGEREF _Toc176718324 \h </w:instrText>
        </w:r>
        <w:r w:rsidR="00E346B5">
          <w:rPr>
            <w:noProof/>
            <w:webHidden/>
          </w:rPr>
        </w:r>
        <w:r w:rsidR="00E346B5">
          <w:rPr>
            <w:noProof/>
            <w:webHidden/>
          </w:rPr>
          <w:fldChar w:fldCharType="separate"/>
        </w:r>
        <w:r w:rsidR="00E346B5">
          <w:rPr>
            <w:noProof/>
            <w:webHidden/>
          </w:rPr>
          <w:t>43</w:t>
        </w:r>
        <w:r w:rsidR="00E346B5">
          <w:rPr>
            <w:noProof/>
            <w:webHidden/>
          </w:rPr>
          <w:fldChar w:fldCharType="end"/>
        </w:r>
      </w:hyperlink>
    </w:p>
    <w:p w14:paraId="0F7EEB04" w14:textId="0F4CC292"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25" w:history="1">
        <w:r w:rsidR="00E346B5" w:rsidRPr="003350B6">
          <w:rPr>
            <w:rStyle w:val="Hyperlink"/>
          </w:rPr>
          <w:t>6.7.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chnological Data</w:t>
        </w:r>
        <w:r w:rsidR="00E346B5">
          <w:rPr>
            <w:noProof/>
            <w:webHidden/>
          </w:rPr>
          <w:tab/>
        </w:r>
        <w:r w:rsidR="00E346B5">
          <w:rPr>
            <w:noProof/>
            <w:webHidden/>
          </w:rPr>
          <w:fldChar w:fldCharType="begin"/>
        </w:r>
        <w:r w:rsidR="00E346B5">
          <w:rPr>
            <w:noProof/>
            <w:webHidden/>
          </w:rPr>
          <w:instrText xml:space="preserve"> PAGEREF _Toc176718325 \h </w:instrText>
        </w:r>
        <w:r w:rsidR="00E346B5">
          <w:rPr>
            <w:noProof/>
            <w:webHidden/>
          </w:rPr>
        </w:r>
        <w:r w:rsidR="00E346B5">
          <w:rPr>
            <w:noProof/>
            <w:webHidden/>
          </w:rPr>
          <w:fldChar w:fldCharType="separate"/>
        </w:r>
        <w:r w:rsidR="00E346B5">
          <w:rPr>
            <w:noProof/>
            <w:webHidden/>
          </w:rPr>
          <w:t>43</w:t>
        </w:r>
        <w:r w:rsidR="00E346B5">
          <w:rPr>
            <w:noProof/>
            <w:webHidden/>
          </w:rPr>
          <w:fldChar w:fldCharType="end"/>
        </w:r>
      </w:hyperlink>
    </w:p>
    <w:p w14:paraId="130AB453" w14:textId="3A134A94"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26" w:history="1">
        <w:r w:rsidR="00E346B5" w:rsidRPr="003350B6">
          <w:rPr>
            <w:rStyle w:val="Hyperlink"/>
          </w:rPr>
          <w:t>6.7.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edical Data</w:t>
        </w:r>
        <w:r w:rsidR="00E346B5">
          <w:rPr>
            <w:noProof/>
            <w:webHidden/>
          </w:rPr>
          <w:tab/>
        </w:r>
        <w:r w:rsidR="00E346B5">
          <w:rPr>
            <w:noProof/>
            <w:webHidden/>
          </w:rPr>
          <w:fldChar w:fldCharType="begin"/>
        </w:r>
        <w:r w:rsidR="00E346B5">
          <w:rPr>
            <w:noProof/>
            <w:webHidden/>
          </w:rPr>
          <w:instrText xml:space="preserve"> PAGEREF _Toc176718326 \h </w:instrText>
        </w:r>
        <w:r w:rsidR="00E346B5">
          <w:rPr>
            <w:noProof/>
            <w:webHidden/>
          </w:rPr>
        </w:r>
        <w:r w:rsidR="00E346B5">
          <w:rPr>
            <w:noProof/>
            <w:webHidden/>
          </w:rPr>
          <w:fldChar w:fldCharType="separate"/>
        </w:r>
        <w:r w:rsidR="00E346B5">
          <w:rPr>
            <w:noProof/>
            <w:webHidden/>
          </w:rPr>
          <w:t>44</w:t>
        </w:r>
        <w:r w:rsidR="00E346B5">
          <w:rPr>
            <w:noProof/>
            <w:webHidden/>
          </w:rPr>
          <w:fldChar w:fldCharType="end"/>
        </w:r>
      </w:hyperlink>
    </w:p>
    <w:p w14:paraId="1CB48CA7" w14:textId="2BA8BDD7"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7" w:history="1">
        <w:r w:rsidR="00E346B5" w:rsidRPr="003350B6">
          <w:rPr>
            <w:rStyle w:val="Hyperlink"/>
          </w:rPr>
          <w:t>7.</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sults</w:t>
        </w:r>
        <w:r w:rsidR="00E346B5">
          <w:rPr>
            <w:noProof/>
            <w:webHidden/>
          </w:rPr>
          <w:tab/>
        </w:r>
        <w:r w:rsidR="00E346B5">
          <w:rPr>
            <w:noProof/>
            <w:webHidden/>
          </w:rPr>
          <w:fldChar w:fldCharType="begin"/>
        </w:r>
        <w:r w:rsidR="00E346B5">
          <w:rPr>
            <w:noProof/>
            <w:webHidden/>
          </w:rPr>
          <w:instrText xml:space="preserve"> PAGEREF _Toc176718327 \h </w:instrText>
        </w:r>
        <w:r w:rsidR="00E346B5">
          <w:rPr>
            <w:noProof/>
            <w:webHidden/>
          </w:rPr>
        </w:r>
        <w:r w:rsidR="00E346B5">
          <w:rPr>
            <w:noProof/>
            <w:webHidden/>
          </w:rPr>
          <w:fldChar w:fldCharType="separate"/>
        </w:r>
        <w:r w:rsidR="00E346B5">
          <w:rPr>
            <w:noProof/>
            <w:webHidden/>
          </w:rPr>
          <w:t>46</w:t>
        </w:r>
        <w:r w:rsidR="00E346B5">
          <w:rPr>
            <w:noProof/>
            <w:webHidden/>
          </w:rPr>
          <w:fldChar w:fldCharType="end"/>
        </w:r>
      </w:hyperlink>
    </w:p>
    <w:p w14:paraId="5584947F" w14:textId="18B8962A"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8" w:history="1">
        <w:r w:rsidR="00E346B5" w:rsidRPr="003350B6">
          <w:rPr>
            <w:rStyle w:val="Hyperlink"/>
          </w:rPr>
          <w:t>7.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chnological scenario</w:t>
        </w:r>
        <w:r w:rsidR="00E346B5">
          <w:rPr>
            <w:noProof/>
            <w:webHidden/>
          </w:rPr>
          <w:tab/>
        </w:r>
        <w:r w:rsidR="00E346B5">
          <w:rPr>
            <w:noProof/>
            <w:webHidden/>
          </w:rPr>
          <w:fldChar w:fldCharType="begin"/>
        </w:r>
        <w:r w:rsidR="00E346B5">
          <w:rPr>
            <w:noProof/>
            <w:webHidden/>
          </w:rPr>
          <w:instrText xml:space="preserve"> PAGEREF _Toc176718328 \h </w:instrText>
        </w:r>
        <w:r w:rsidR="00E346B5">
          <w:rPr>
            <w:noProof/>
            <w:webHidden/>
          </w:rPr>
        </w:r>
        <w:r w:rsidR="00E346B5">
          <w:rPr>
            <w:noProof/>
            <w:webHidden/>
          </w:rPr>
          <w:fldChar w:fldCharType="separate"/>
        </w:r>
        <w:r w:rsidR="00E346B5">
          <w:rPr>
            <w:noProof/>
            <w:webHidden/>
          </w:rPr>
          <w:t>46</w:t>
        </w:r>
        <w:r w:rsidR="00E346B5">
          <w:rPr>
            <w:noProof/>
            <w:webHidden/>
          </w:rPr>
          <w:fldChar w:fldCharType="end"/>
        </w:r>
      </w:hyperlink>
    </w:p>
    <w:p w14:paraId="5A419DF5" w14:textId="55CDE7ED" w:rsidR="00E346B5" w:rsidRDefault="00345CDA">
      <w:pPr>
        <w:pStyle w:val="TOC2"/>
        <w:tabs>
          <w:tab w:val="left" w:pos="120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29" w:history="1">
        <w:r w:rsidR="00E346B5" w:rsidRPr="003350B6">
          <w:rPr>
            <w:rStyle w:val="Hyperlink"/>
          </w:rPr>
          <w:t>7.1.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IID data</w:t>
        </w:r>
        <w:r w:rsidR="00E346B5">
          <w:rPr>
            <w:noProof/>
            <w:webHidden/>
          </w:rPr>
          <w:tab/>
        </w:r>
        <w:r w:rsidR="00E346B5">
          <w:rPr>
            <w:noProof/>
            <w:webHidden/>
          </w:rPr>
          <w:fldChar w:fldCharType="begin"/>
        </w:r>
        <w:r w:rsidR="00E346B5">
          <w:rPr>
            <w:noProof/>
            <w:webHidden/>
          </w:rPr>
          <w:instrText xml:space="preserve"> PAGEREF _Toc176718329 \h </w:instrText>
        </w:r>
        <w:r w:rsidR="00E346B5">
          <w:rPr>
            <w:noProof/>
            <w:webHidden/>
          </w:rPr>
        </w:r>
        <w:r w:rsidR="00E346B5">
          <w:rPr>
            <w:noProof/>
            <w:webHidden/>
          </w:rPr>
          <w:fldChar w:fldCharType="separate"/>
        </w:r>
        <w:r w:rsidR="00E346B5">
          <w:rPr>
            <w:noProof/>
            <w:webHidden/>
          </w:rPr>
          <w:t>47</w:t>
        </w:r>
        <w:r w:rsidR="00E346B5">
          <w:rPr>
            <w:noProof/>
            <w:webHidden/>
          </w:rPr>
          <w:fldChar w:fldCharType="end"/>
        </w:r>
      </w:hyperlink>
    </w:p>
    <w:p w14:paraId="2255A755" w14:textId="20AEE8E4"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30" w:history="1">
        <w:r w:rsidR="00E346B5" w:rsidRPr="003350B6">
          <w:rPr>
            <w:rStyle w:val="Hyperlink"/>
          </w:rPr>
          <w:t>7.1.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Non-IID data</w:t>
        </w:r>
        <w:r w:rsidR="00E346B5">
          <w:rPr>
            <w:noProof/>
            <w:webHidden/>
          </w:rPr>
          <w:tab/>
        </w:r>
        <w:r w:rsidR="00E346B5">
          <w:rPr>
            <w:noProof/>
            <w:webHidden/>
          </w:rPr>
          <w:fldChar w:fldCharType="begin"/>
        </w:r>
        <w:r w:rsidR="00E346B5">
          <w:rPr>
            <w:noProof/>
            <w:webHidden/>
          </w:rPr>
          <w:instrText xml:space="preserve"> PAGEREF _Toc176718330 \h </w:instrText>
        </w:r>
        <w:r w:rsidR="00E346B5">
          <w:rPr>
            <w:noProof/>
            <w:webHidden/>
          </w:rPr>
        </w:r>
        <w:r w:rsidR="00E346B5">
          <w:rPr>
            <w:noProof/>
            <w:webHidden/>
          </w:rPr>
          <w:fldChar w:fldCharType="separate"/>
        </w:r>
        <w:r w:rsidR="00E346B5">
          <w:rPr>
            <w:noProof/>
            <w:webHidden/>
          </w:rPr>
          <w:t>47</w:t>
        </w:r>
        <w:r w:rsidR="00E346B5">
          <w:rPr>
            <w:noProof/>
            <w:webHidden/>
          </w:rPr>
          <w:fldChar w:fldCharType="end"/>
        </w:r>
      </w:hyperlink>
    </w:p>
    <w:p w14:paraId="4B012DDD" w14:textId="1AAB66F7"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1" w:history="1">
        <w:r w:rsidR="00E346B5" w:rsidRPr="003350B6">
          <w:rPr>
            <w:rStyle w:val="Hyperlink"/>
          </w:rPr>
          <w:t>7.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Medical scenario</w:t>
        </w:r>
        <w:r w:rsidR="00E346B5">
          <w:rPr>
            <w:noProof/>
            <w:webHidden/>
          </w:rPr>
          <w:tab/>
        </w:r>
        <w:r w:rsidR="00E346B5">
          <w:rPr>
            <w:noProof/>
            <w:webHidden/>
          </w:rPr>
          <w:fldChar w:fldCharType="begin"/>
        </w:r>
        <w:r w:rsidR="00E346B5">
          <w:rPr>
            <w:noProof/>
            <w:webHidden/>
          </w:rPr>
          <w:instrText xml:space="preserve"> PAGEREF _Toc176718331 \h </w:instrText>
        </w:r>
        <w:r w:rsidR="00E346B5">
          <w:rPr>
            <w:noProof/>
            <w:webHidden/>
          </w:rPr>
        </w:r>
        <w:r w:rsidR="00E346B5">
          <w:rPr>
            <w:noProof/>
            <w:webHidden/>
          </w:rPr>
          <w:fldChar w:fldCharType="separate"/>
        </w:r>
        <w:r w:rsidR="00E346B5">
          <w:rPr>
            <w:noProof/>
            <w:webHidden/>
          </w:rPr>
          <w:t>49</w:t>
        </w:r>
        <w:r w:rsidR="00E346B5">
          <w:rPr>
            <w:noProof/>
            <w:webHidden/>
          </w:rPr>
          <w:fldChar w:fldCharType="end"/>
        </w:r>
      </w:hyperlink>
    </w:p>
    <w:p w14:paraId="074943CA" w14:textId="08585BAD"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32" w:history="1">
        <w:r w:rsidR="00E346B5" w:rsidRPr="003350B6">
          <w:rPr>
            <w:rStyle w:val="Hyperlink"/>
          </w:rPr>
          <w:t>7.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IID data</w:t>
        </w:r>
        <w:r w:rsidR="00E346B5">
          <w:rPr>
            <w:noProof/>
            <w:webHidden/>
          </w:rPr>
          <w:tab/>
        </w:r>
        <w:r w:rsidR="00E346B5">
          <w:rPr>
            <w:noProof/>
            <w:webHidden/>
          </w:rPr>
          <w:fldChar w:fldCharType="begin"/>
        </w:r>
        <w:r w:rsidR="00E346B5">
          <w:rPr>
            <w:noProof/>
            <w:webHidden/>
          </w:rPr>
          <w:instrText xml:space="preserve"> PAGEREF _Toc176718332 \h </w:instrText>
        </w:r>
        <w:r w:rsidR="00E346B5">
          <w:rPr>
            <w:noProof/>
            <w:webHidden/>
          </w:rPr>
        </w:r>
        <w:r w:rsidR="00E346B5">
          <w:rPr>
            <w:noProof/>
            <w:webHidden/>
          </w:rPr>
          <w:fldChar w:fldCharType="separate"/>
        </w:r>
        <w:r w:rsidR="00E346B5">
          <w:rPr>
            <w:noProof/>
            <w:webHidden/>
          </w:rPr>
          <w:t>49</w:t>
        </w:r>
        <w:r w:rsidR="00E346B5">
          <w:rPr>
            <w:noProof/>
            <w:webHidden/>
          </w:rPr>
          <w:fldChar w:fldCharType="end"/>
        </w:r>
      </w:hyperlink>
    </w:p>
    <w:p w14:paraId="20BA6152" w14:textId="495F3ADB"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33" w:history="1">
        <w:r w:rsidR="00E346B5" w:rsidRPr="003350B6">
          <w:rPr>
            <w:rStyle w:val="Hyperlink"/>
          </w:rPr>
          <w:t>7.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Non-IID data</w:t>
        </w:r>
        <w:r w:rsidR="00E346B5">
          <w:rPr>
            <w:noProof/>
            <w:webHidden/>
          </w:rPr>
          <w:tab/>
        </w:r>
        <w:r w:rsidR="00E346B5">
          <w:rPr>
            <w:noProof/>
            <w:webHidden/>
          </w:rPr>
          <w:fldChar w:fldCharType="begin"/>
        </w:r>
        <w:r w:rsidR="00E346B5">
          <w:rPr>
            <w:noProof/>
            <w:webHidden/>
          </w:rPr>
          <w:instrText xml:space="preserve"> PAGEREF _Toc176718333 \h </w:instrText>
        </w:r>
        <w:r w:rsidR="00E346B5">
          <w:rPr>
            <w:noProof/>
            <w:webHidden/>
          </w:rPr>
        </w:r>
        <w:r w:rsidR="00E346B5">
          <w:rPr>
            <w:noProof/>
            <w:webHidden/>
          </w:rPr>
          <w:fldChar w:fldCharType="separate"/>
        </w:r>
        <w:r w:rsidR="00E346B5">
          <w:rPr>
            <w:noProof/>
            <w:webHidden/>
          </w:rPr>
          <w:t>50</w:t>
        </w:r>
        <w:r w:rsidR="00E346B5">
          <w:rPr>
            <w:noProof/>
            <w:webHidden/>
          </w:rPr>
          <w:fldChar w:fldCharType="end"/>
        </w:r>
      </w:hyperlink>
    </w:p>
    <w:p w14:paraId="29343E76" w14:textId="0C642CFD"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4" w:history="1">
        <w:r w:rsidR="00E346B5" w:rsidRPr="003350B6">
          <w:rPr>
            <w:rStyle w:val="Hyperlink"/>
          </w:rPr>
          <w:t>7.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Summary</w:t>
        </w:r>
        <w:r w:rsidR="00E346B5">
          <w:rPr>
            <w:noProof/>
            <w:webHidden/>
          </w:rPr>
          <w:tab/>
        </w:r>
        <w:r w:rsidR="00E346B5">
          <w:rPr>
            <w:noProof/>
            <w:webHidden/>
          </w:rPr>
          <w:fldChar w:fldCharType="begin"/>
        </w:r>
        <w:r w:rsidR="00E346B5">
          <w:rPr>
            <w:noProof/>
            <w:webHidden/>
          </w:rPr>
          <w:instrText xml:space="preserve"> PAGEREF _Toc176718334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544D0D22" w14:textId="6FAB4A92"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5" w:history="1">
        <w:r w:rsidR="00E346B5" w:rsidRPr="003350B6">
          <w:rPr>
            <w:rStyle w:val="Hyperlink"/>
          </w:rPr>
          <w:t>8.</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Conclusion</w:t>
        </w:r>
        <w:r w:rsidR="00E346B5">
          <w:rPr>
            <w:noProof/>
            <w:webHidden/>
          </w:rPr>
          <w:tab/>
        </w:r>
        <w:r w:rsidR="00E346B5">
          <w:rPr>
            <w:noProof/>
            <w:webHidden/>
          </w:rPr>
          <w:fldChar w:fldCharType="begin"/>
        </w:r>
        <w:r w:rsidR="00E346B5">
          <w:rPr>
            <w:noProof/>
            <w:webHidden/>
          </w:rPr>
          <w:instrText xml:space="preserve"> PAGEREF _Toc176718335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2AFDAA25" w14:textId="2A5BB7F5" w:rsidR="00E346B5" w:rsidRDefault="00345CD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6" w:history="1">
        <w:r w:rsidR="00E346B5" w:rsidRPr="003350B6">
          <w:rPr>
            <w:rStyle w:val="Hyperlink"/>
          </w:rPr>
          <w:t>8.1. Summary</w:t>
        </w:r>
        <w:r w:rsidR="00E346B5">
          <w:rPr>
            <w:noProof/>
            <w:webHidden/>
          </w:rPr>
          <w:tab/>
        </w:r>
        <w:r w:rsidR="00E346B5">
          <w:rPr>
            <w:noProof/>
            <w:webHidden/>
          </w:rPr>
          <w:fldChar w:fldCharType="begin"/>
        </w:r>
        <w:r w:rsidR="00E346B5">
          <w:rPr>
            <w:noProof/>
            <w:webHidden/>
          </w:rPr>
          <w:instrText xml:space="preserve"> PAGEREF _Toc176718336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60750A48" w14:textId="52CCA098" w:rsidR="00E346B5" w:rsidRDefault="00345CD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7" w:history="1">
        <w:r w:rsidR="00E346B5" w:rsidRPr="003350B6">
          <w:rPr>
            <w:rStyle w:val="Hyperlink"/>
          </w:rPr>
          <w:t>8.2. Limitations</w:t>
        </w:r>
        <w:r w:rsidR="00E346B5">
          <w:rPr>
            <w:noProof/>
            <w:webHidden/>
          </w:rPr>
          <w:tab/>
        </w:r>
        <w:r w:rsidR="00E346B5">
          <w:rPr>
            <w:noProof/>
            <w:webHidden/>
          </w:rPr>
          <w:fldChar w:fldCharType="begin"/>
        </w:r>
        <w:r w:rsidR="00E346B5">
          <w:rPr>
            <w:noProof/>
            <w:webHidden/>
          </w:rPr>
          <w:instrText xml:space="preserve"> PAGEREF _Toc176718337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051858E2" w14:textId="3944A33A" w:rsidR="00E346B5" w:rsidRDefault="00345CD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8" w:history="1">
        <w:r w:rsidR="00E346B5" w:rsidRPr="003350B6">
          <w:rPr>
            <w:rStyle w:val="Hyperlink"/>
          </w:rPr>
          <w:t>8.3. Recommendations</w:t>
        </w:r>
        <w:r w:rsidR="00E346B5">
          <w:rPr>
            <w:noProof/>
            <w:webHidden/>
          </w:rPr>
          <w:tab/>
        </w:r>
        <w:r w:rsidR="00E346B5">
          <w:rPr>
            <w:noProof/>
            <w:webHidden/>
          </w:rPr>
          <w:fldChar w:fldCharType="begin"/>
        </w:r>
        <w:r w:rsidR="00E346B5">
          <w:rPr>
            <w:noProof/>
            <w:webHidden/>
          </w:rPr>
          <w:instrText xml:space="preserve"> PAGEREF _Toc176718338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121678B9" w14:textId="60DCA5A6" w:rsidR="00E346B5" w:rsidRDefault="00345CDA">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39" w:history="1">
        <w:r w:rsidR="00E346B5" w:rsidRPr="003350B6">
          <w:rPr>
            <w:rStyle w:val="Hyperlink"/>
          </w:rPr>
          <w:t>8.4. Future Work</w:t>
        </w:r>
        <w:r w:rsidR="00E346B5">
          <w:rPr>
            <w:noProof/>
            <w:webHidden/>
          </w:rPr>
          <w:tab/>
        </w:r>
        <w:r w:rsidR="00E346B5">
          <w:rPr>
            <w:noProof/>
            <w:webHidden/>
          </w:rPr>
          <w:fldChar w:fldCharType="begin"/>
        </w:r>
        <w:r w:rsidR="00E346B5">
          <w:rPr>
            <w:noProof/>
            <w:webHidden/>
          </w:rPr>
          <w:instrText xml:space="preserve"> PAGEREF _Toc176718339 \h </w:instrText>
        </w:r>
        <w:r w:rsidR="00E346B5">
          <w:rPr>
            <w:noProof/>
            <w:webHidden/>
          </w:rPr>
        </w:r>
        <w:r w:rsidR="00E346B5">
          <w:rPr>
            <w:noProof/>
            <w:webHidden/>
          </w:rPr>
          <w:fldChar w:fldCharType="separate"/>
        </w:r>
        <w:r w:rsidR="00E346B5">
          <w:rPr>
            <w:noProof/>
            <w:webHidden/>
          </w:rPr>
          <w:t>51</w:t>
        </w:r>
        <w:r w:rsidR="00E346B5">
          <w:rPr>
            <w:noProof/>
            <w:webHidden/>
          </w:rPr>
          <w:fldChar w:fldCharType="end"/>
        </w:r>
      </w:hyperlink>
    </w:p>
    <w:p w14:paraId="0322018A" w14:textId="39BD9C1C" w:rsidR="00E346B5" w:rsidRDefault="00345CDA">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0" w:history="1">
        <w:r w:rsidR="00E346B5" w:rsidRPr="003350B6">
          <w:rPr>
            <w:rStyle w:val="Hyperlink"/>
          </w:rPr>
          <w:t>9.</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References</w:t>
        </w:r>
        <w:r w:rsidR="00E346B5">
          <w:rPr>
            <w:noProof/>
            <w:webHidden/>
          </w:rPr>
          <w:tab/>
        </w:r>
        <w:r w:rsidR="00E346B5">
          <w:rPr>
            <w:noProof/>
            <w:webHidden/>
          </w:rPr>
          <w:fldChar w:fldCharType="begin"/>
        </w:r>
        <w:r w:rsidR="00E346B5">
          <w:rPr>
            <w:noProof/>
            <w:webHidden/>
          </w:rPr>
          <w:instrText xml:space="preserve"> PAGEREF _Toc176718340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4AA1C4AD" w14:textId="5EFCA008" w:rsidR="00E346B5" w:rsidRDefault="00345CDA">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1" w:history="1">
        <w:r w:rsidR="00E346B5" w:rsidRPr="003350B6">
          <w:rPr>
            <w:rStyle w:val="Hyperlink"/>
          </w:rPr>
          <w:t>10.</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Annex</w:t>
        </w:r>
        <w:r w:rsidR="00E346B5">
          <w:rPr>
            <w:noProof/>
            <w:webHidden/>
          </w:rPr>
          <w:tab/>
        </w:r>
        <w:r w:rsidR="00E346B5">
          <w:rPr>
            <w:noProof/>
            <w:webHidden/>
          </w:rPr>
          <w:fldChar w:fldCharType="begin"/>
        </w:r>
        <w:r w:rsidR="00E346B5">
          <w:rPr>
            <w:noProof/>
            <w:webHidden/>
          </w:rPr>
          <w:instrText xml:space="preserve"> PAGEREF _Toc176718341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3B030DDF" w14:textId="5DFED5DC"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2" w:history="1">
        <w:r w:rsidR="00E346B5" w:rsidRPr="003350B6">
          <w:rPr>
            <w:rStyle w:val="Hyperlink"/>
          </w:rPr>
          <w:t>10.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Equipment and Software Configuration</w:t>
        </w:r>
        <w:r w:rsidR="00E346B5">
          <w:rPr>
            <w:noProof/>
            <w:webHidden/>
          </w:rPr>
          <w:tab/>
        </w:r>
        <w:r w:rsidR="00E346B5">
          <w:rPr>
            <w:noProof/>
            <w:webHidden/>
          </w:rPr>
          <w:fldChar w:fldCharType="begin"/>
        </w:r>
        <w:r w:rsidR="00E346B5">
          <w:rPr>
            <w:noProof/>
            <w:webHidden/>
          </w:rPr>
          <w:instrText xml:space="preserve"> PAGEREF _Toc176718342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7F37F980" w14:textId="410F01CE" w:rsidR="00E346B5" w:rsidRDefault="00345CDA">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718343" w:history="1">
        <w:r w:rsidR="00E346B5" w:rsidRPr="003350B6">
          <w:rPr>
            <w:rStyle w:val="Hyperlink"/>
          </w:rPr>
          <w:t>10.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erated Learning Frameworks Implementation</w:t>
        </w:r>
        <w:r w:rsidR="00E346B5">
          <w:rPr>
            <w:noProof/>
            <w:webHidden/>
          </w:rPr>
          <w:tab/>
        </w:r>
        <w:r w:rsidR="00E346B5">
          <w:rPr>
            <w:noProof/>
            <w:webHidden/>
          </w:rPr>
          <w:fldChar w:fldCharType="begin"/>
        </w:r>
        <w:r w:rsidR="00E346B5">
          <w:rPr>
            <w:noProof/>
            <w:webHidden/>
          </w:rPr>
          <w:instrText xml:space="preserve"> PAGEREF _Toc176718343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216BAD5F" w14:textId="4E2003CC"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44" w:history="1">
        <w:r w:rsidR="00E346B5" w:rsidRPr="003350B6">
          <w:rPr>
            <w:rStyle w:val="Hyperlink"/>
          </w:rPr>
          <w:t>10.2.1.</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PySyft</w:t>
        </w:r>
        <w:r w:rsidR="00E346B5">
          <w:rPr>
            <w:noProof/>
            <w:webHidden/>
          </w:rPr>
          <w:tab/>
        </w:r>
        <w:r w:rsidR="00E346B5">
          <w:rPr>
            <w:noProof/>
            <w:webHidden/>
          </w:rPr>
          <w:fldChar w:fldCharType="begin"/>
        </w:r>
        <w:r w:rsidR="00E346B5">
          <w:rPr>
            <w:noProof/>
            <w:webHidden/>
          </w:rPr>
          <w:instrText xml:space="preserve"> PAGEREF _Toc176718344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3AE6D161" w14:textId="3236BC87"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45" w:history="1">
        <w:r w:rsidR="00E346B5" w:rsidRPr="003350B6">
          <w:rPr>
            <w:rStyle w:val="Hyperlink"/>
          </w:rPr>
          <w:t>10.2.2.</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ATE</w:t>
        </w:r>
        <w:r w:rsidR="00E346B5">
          <w:rPr>
            <w:noProof/>
            <w:webHidden/>
          </w:rPr>
          <w:tab/>
        </w:r>
        <w:r w:rsidR="00E346B5">
          <w:rPr>
            <w:noProof/>
            <w:webHidden/>
          </w:rPr>
          <w:fldChar w:fldCharType="begin"/>
        </w:r>
        <w:r w:rsidR="00E346B5">
          <w:rPr>
            <w:noProof/>
            <w:webHidden/>
          </w:rPr>
          <w:instrText xml:space="preserve"> PAGEREF _Toc176718345 \h </w:instrText>
        </w:r>
        <w:r w:rsidR="00E346B5">
          <w:rPr>
            <w:noProof/>
            <w:webHidden/>
          </w:rPr>
        </w:r>
        <w:r w:rsidR="00E346B5">
          <w:rPr>
            <w:noProof/>
            <w:webHidden/>
          </w:rPr>
          <w:fldChar w:fldCharType="separate"/>
        </w:r>
        <w:r w:rsidR="00E346B5">
          <w:rPr>
            <w:noProof/>
            <w:webHidden/>
          </w:rPr>
          <w:t>52</w:t>
        </w:r>
        <w:r w:rsidR="00E346B5">
          <w:rPr>
            <w:noProof/>
            <w:webHidden/>
          </w:rPr>
          <w:fldChar w:fldCharType="end"/>
        </w:r>
      </w:hyperlink>
    </w:p>
    <w:p w14:paraId="43FB5519" w14:textId="5DC532B5"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46" w:history="1">
        <w:r w:rsidR="00E346B5" w:rsidRPr="003350B6">
          <w:rPr>
            <w:rStyle w:val="Hyperlink"/>
          </w:rPr>
          <w:t>10.2.3.</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lower</w:t>
        </w:r>
        <w:r w:rsidR="00E346B5">
          <w:rPr>
            <w:noProof/>
            <w:webHidden/>
          </w:rPr>
          <w:tab/>
        </w:r>
        <w:r w:rsidR="00E346B5">
          <w:rPr>
            <w:noProof/>
            <w:webHidden/>
          </w:rPr>
          <w:fldChar w:fldCharType="begin"/>
        </w:r>
        <w:r w:rsidR="00E346B5">
          <w:rPr>
            <w:noProof/>
            <w:webHidden/>
          </w:rPr>
          <w:instrText xml:space="preserve"> PAGEREF _Toc176718346 \h </w:instrText>
        </w:r>
        <w:r w:rsidR="00E346B5">
          <w:rPr>
            <w:noProof/>
            <w:webHidden/>
          </w:rPr>
        </w:r>
        <w:r w:rsidR="00E346B5">
          <w:rPr>
            <w:noProof/>
            <w:webHidden/>
          </w:rPr>
          <w:fldChar w:fldCharType="separate"/>
        </w:r>
        <w:r w:rsidR="00E346B5">
          <w:rPr>
            <w:noProof/>
            <w:webHidden/>
          </w:rPr>
          <w:t>53</w:t>
        </w:r>
        <w:r w:rsidR="00E346B5">
          <w:rPr>
            <w:noProof/>
            <w:webHidden/>
          </w:rPr>
          <w:fldChar w:fldCharType="end"/>
        </w:r>
      </w:hyperlink>
    </w:p>
    <w:p w14:paraId="1BFC7846" w14:textId="7B06EF21"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47" w:history="1">
        <w:r w:rsidR="00E346B5" w:rsidRPr="003350B6">
          <w:rPr>
            <w:rStyle w:val="Hyperlink"/>
          </w:rPr>
          <w:t>10.2.4.</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FedML</w:t>
        </w:r>
        <w:r w:rsidR="00E346B5">
          <w:rPr>
            <w:noProof/>
            <w:webHidden/>
          </w:rPr>
          <w:tab/>
        </w:r>
        <w:r w:rsidR="00E346B5">
          <w:rPr>
            <w:noProof/>
            <w:webHidden/>
          </w:rPr>
          <w:fldChar w:fldCharType="begin"/>
        </w:r>
        <w:r w:rsidR="00E346B5">
          <w:rPr>
            <w:noProof/>
            <w:webHidden/>
          </w:rPr>
          <w:instrText xml:space="preserve"> PAGEREF _Toc176718347 \h </w:instrText>
        </w:r>
        <w:r w:rsidR="00E346B5">
          <w:rPr>
            <w:noProof/>
            <w:webHidden/>
          </w:rPr>
        </w:r>
        <w:r w:rsidR="00E346B5">
          <w:rPr>
            <w:noProof/>
            <w:webHidden/>
          </w:rPr>
          <w:fldChar w:fldCharType="separate"/>
        </w:r>
        <w:r w:rsidR="00E346B5">
          <w:rPr>
            <w:noProof/>
            <w:webHidden/>
          </w:rPr>
          <w:t>54</w:t>
        </w:r>
        <w:r w:rsidR="00E346B5">
          <w:rPr>
            <w:noProof/>
            <w:webHidden/>
          </w:rPr>
          <w:fldChar w:fldCharType="end"/>
        </w:r>
      </w:hyperlink>
    </w:p>
    <w:p w14:paraId="3F9EE740" w14:textId="7CBDA075" w:rsidR="00E346B5" w:rsidRDefault="00345CDA">
      <w:pPr>
        <w:pStyle w:val="TOC3"/>
        <w:rPr>
          <w:rFonts w:asciiTheme="minorHAnsi" w:eastAsiaTheme="minorEastAsia" w:hAnsiTheme="minorHAnsi" w:cstheme="minorBidi"/>
          <w:noProof/>
          <w:kern w:val="2"/>
          <w:sz w:val="24"/>
          <w:szCs w:val="24"/>
          <w:lang w:eastAsia="en-IE"/>
          <w14:ligatures w14:val="standardContextual"/>
        </w:rPr>
      </w:pPr>
      <w:hyperlink w:anchor="_Toc176718348" w:history="1">
        <w:r w:rsidR="00E346B5" w:rsidRPr="003350B6">
          <w:rPr>
            <w:rStyle w:val="Hyperlink"/>
          </w:rPr>
          <w:t>10.2.5.</w:t>
        </w:r>
        <w:r w:rsidR="00E346B5">
          <w:rPr>
            <w:rFonts w:asciiTheme="minorHAnsi" w:eastAsiaTheme="minorEastAsia" w:hAnsiTheme="minorHAnsi" w:cstheme="minorBidi"/>
            <w:noProof/>
            <w:kern w:val="2"/>
            <w:sz w:val="24"/>
            <w:szCs w:val="24"/>
            <w:lang w:eastAsia="en-IE"/>
            <w14:ligatures w14:val="standardContextual"/>
          </w:rPr>
          <w:tab/>
        </w:r>
        <w:r w:rsidR="00E346B5" w:rsidRPr="003350B6">
          <w:rPr>
            <w:rStyle w:val="Hyperlink"/>
          </w:rPr>
          <w:t>TensorFlow Federated</w:t>
        </w:r>
        <w:r w:rsidR="00E346B5">
          <w:rPr>
            <w:noProof/>
            <w:webHidden/>
          </w:rPr>
          <w:tab/>
        </w:r>
        <w:r w:rsidR="00E346B5">
          <w:rPr>
            <w:noProof/>
            <w:webHidden/>
          </w:rPr>
          <w:fldChar w:fldCharType="begin"/>
        </w:r>
        <w:r w:rsidR="00E346B5">
          <w:rPr>
            <w:noProof/>
            <w:webHidden/>
          </w:rPr>
          <w:instrText xml:space="preserve"> PAGEREF _Toc176718348 \h </w:instrText>
        </w:r>
        <w:r w:rsidR="00E346B5">
          <w:rPr>
            <w:noProof/>
            <w:webHidden/>
          </w:rPr>
        </w:r>
        <w:r w:rsidR="00E346B5">
          <w:rPr>
            <w:noProof/>
            <w:webHidden/>
          </w:rPr>
          <w:fldChar w:fldCharType="separate"/>
        </w:r>
        <w:r w:rsidR="00E346B5">
          <w:rPr>
            <w:noProof/>
            <w:webHidden/>
          </w:rPr>
          <w:t>54</w:t>
        </w:r>
        <w:r w:rsidR="00E346B5">
          <w:rPr>
            <w:noProof/>
            <w:webHidden/>
          </w:rPr>
          <w:fldChar w:fldCharType="end"/>
        </w:r>
      </w:hyperlink>
    </w:p>
    <w:p w14:paraId="0035C267" w14:textId="4E1A6993" w:rsidR="00042F6D" w:rsidRDefault="00102E46" w:rsidP="00EF65CF">
      <w:pPr>
        <w:pStyle w:val="Heading1"/>
      </w:pPr>
      <w:r w:rsidRPr="005B5A0D">
        <w:rPr>
          <w:rFonts w:cs="Arial"/>
          <w:szCs w:val="22"/>
        </w:rPr>
        <w:fldChar w:fldCharType="end"/>
      </w:r>
      <w:bookmarkStart w:id="2" w:name="_Toc176718268"/>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MA</w:t>
            </w:r>
            <w:proofErr w:type="spellEnd"/>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WAvg</w:t>
            </w:r>
            <w:proofErr w:type="spellEnd"/>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Jupyter</w:t>
            </w:r>
            <w:proofErr w:type="spellEnd"/>
            <w:r w:rsidRPr="005061F3">
              <w:rPr>
                <w:rFonts w:eastAsia="Times New Roman" w:cs="Arial"/>
                <w:color w:val="000000"/>
                <w:szCs w:val="18"/>
                <w:lang w:eastAsia="en-IE"/>
              </w:rPr>
              <w:t xml:space="preserve">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lastRenderedPageBreak/>
        <w:br w:type="page"/>
      </w:r>
    </w:p>
    <w:p w14:paraId="704FDC5E" w14:textId="33DEAA3D" w:rsidR="00042F6D" w:rsidRDefault="00042F6D" w:rsidP="00042F6D">
      <w:pPr>
        <w:pStyle w:val="Heading1"/>
      </w:pPr>
      <w:bookmarkStart w:id="3" w:name="_Toc176718269"/>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proofErr w:type="spellStart"/>
      <w:r w:rsidRPr="007E747D">
        <w:rPr>
          <w:i/>
          <w:iCs/>
        </w:rPr>
        <w:t>FedProx</w:t>
      </w:r>
      <w:proofErr w:type="spellEnd"/>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718270"/>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718271"/>
      <w:r>
        <w:lastRenderedPageBreak/>
        <w:t>1.</w:t>
      </w:r>
      <w:r>
        <w:tab/>
        <w:t>Introduction</w:t>
      </w:r>
      <w:bookmarkEnd w:id="5"/>
    </w:p>
    <w:p w14:paraId="529938ED" w14:textId="77777777" w:rsidR="00042F6D" w:rsidRDefault="00042F6D" w:rsidP="00E9466F">
      <w:pPr>
        <w:pStyle w:val="Heading2"/>
      </w:pPr>
      <w:bookmarkStart w:id="6" w:name="_Toc176718272"/>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5B29CAB1" w14:textId="77777777" w:rsidR="00042F6D" w:rsidRDefault="00042F6D" w:rsidP="00E9466F">
      <w:pPr>
        <w:pStyle w:val="Heading2"/>
      </w:pPr>
      <w:bookmarkStart w:id="7" w:name="_Toc176718273"/>
      <w:r>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7777777" w:rsidR="00042F6D" w:rsidRDefault="00042F6D" w:rsidP="00E9466F">
      <w:pPr>
        <w:pStyle w:val="Heading2"/>
      </w:pPr>
      <w:bookmarkStart w:id="8" w:name="_Toc176718274"/>
      <w:r>
        <w:t>1.3.</w:t>
      </w:r>
      <w:r>
        <w:tab/>
        <w:t>Thesis Overview</w:t>
      </w:r>
      <w:bookmarkEnd w:id="8"/>
    </w:p>
    <w:p w14:paraId="154E02A0" w14:textId="77777777" w:rsidR="00875A51" w:rsidRDefault="00D162F7" w:rsidP="00D162F7">
      <w:pPr>
        <w:pStyle w:val="BodyText"/>
      </w:pPr>
      <w:r w:rsidRPr="006F485A">
        <w:t>This thesis is structured in a few chapters that treat the principles, methodologies, and findings of work related to federated learning systems, with special focus on server implementation and evaluation of existing federated learning frameworks. The structuring of the chapters is such that the full understanding of the topic starts with a theoretical foundation and moves through practical implementation and evaluation.</w:t>
      </w:r>
    </w:p>
    <w:p w14:paraId="20A1F513" w14:textId="77777777" w:rsidR="00F06AC4" w:rsidRDefault="00D162F7" w:rsidP="00D162F7">
      <w:pPr>
        <w:pStyle w:val="BodyText"/>
      </w:pPr>
      <w:r w:rsidRPr="006F485A">
        <w:t xml:space="preserve"> Background on Federated Learning: Definitions, Concepts, and </w:t>
      </w:r>
      <w:r w:rsidRPr="00C81403">
        <w:rPr>
          <w:highlight w:val="yellow"/>
        </w:rPr>
        <w:t>Taxonomy</w:t>
      </w:r>
      <w:r w:rsidRPr="006F485A">
        <w:t xml:space="preserve"> of Types Chapter 2 begins with a definition of federated learning and how this approach differs from other distributed machine learning techniques. In general, federated learning can be regarded as either cross-device or cross-silo, depending on the categorisation by the participants in the learning process. In cross-device federated learning, many devices could be very lightweight or resource-constrained, mainly mobile or IoT devices. However, in cross-silo learning, a few more powerful entities are involved, like organizations or companies. Moreover, this chapter presents three main categories of federated learning: horizontal, vertical, and federated transfer learning, each suitable for different types of data </w:t>
      </w:r>
      <w:r w:rsidRPr="006F485A">
        <w:lastRenderedPageBreak/>
        <w:t>distribution among the clients. Finally, the section concludes with how federated learning departs from traditional distributed machine learning in terms of data privacy, architectural patterns, and client-server communication.</w:t>
      </w:r>
    </w:p>
    <w:p w14:paraId="39D2A5A0" w14:textId="2AE7FB57" w:rsidR="00875A51" w:rsidRDefault="00D162F7" w:rsidP="00D162F7">
      <w:pPr>
        <w:pStyle w:val="BodyText"/>
      </w:pPr>
      <w:r w:rsidRPr="006F485A">
        <w:t xml:space="preserve"> Literature review on the frameworks and algorithms related to Federated Learning An overview of popular frameworks and libraries like </w:t>
      </w:r>
      <w:proofErr w:type="spellStart"/>
      <w:r w:rsidRPr="006F485A">
        <w:t>PySyft</w:t>
      </w:r>
      <w:proofErr w:type="spellEnd"/>
      <w:r w:rsidRPr="006F485A">
        <w:t xml:space="preserve">, FATE, Flower, </w:t>
      </w:r>
      <w:proofErr w:type="spellStart"/>
      <w:r w:rsidRPr="006F485A">
        <w:t>FedML</w:t>
      </w:r>
      <w:proofErr w:type="spellEnd"/>
      <w:r w:rsidRPr="006F485A">
        <w:t xml:space="preserve">, and TensorFlow Federated, including their core functionalities and use-cases. It presents the analysis of frameworks, including </w:t>
      </w:r>
      <w:proofErr w:type="spellStart"/>
      <w:r w:rsidRPr="006F485A">
        <w:t>OpenFL</w:t>
      </w:r>
      <w:proofErr w:type="spellEnd"/>
      <w:r w:rsidRPr="006F485A">
        <w:t xml:space="preserve">, NVIDIA Clara, </w:t>
      </w:r>
      <w:proofErr w:type="spellStart"/>
      <w:r w:rsidRPr="006F485A">
        <w:t>PaddleFL</w:t>
      </w:r>
      <w:proofErr w:type="spellEnd"/>
      <w:r w:rsidRPr="006F485A">
        <w:t xml:space="preserve">, </w:t>
      </w:r>
      <w:proofErr w:type="spellStart"/>
      <w:r w:rsidRPr="006F485A">
        <w:t>Substra</w:t>
      </w:r>
      <w:proofErr w:type="spellEnd"/>
      <w:r w:rsidRPr="006F485A">
        <w:t xml:space="preserve">, </w:t>
      </w:r>
      <w:proofErr w:type="spellStart"/>
      <w:r w:rsidRPr="006F485A">
        <w:t>FLGo</w:t>
      </w:r>
      <w:proofErr w:type="spellEnd"/>
      <w:r w:rsidRPr="006F485A">
        <w:t xml:space="preserve">, and their growing popularity. The discussion then proceeds to the most common federated learning algorithms, among which one may include FedAvg, </w:t>
      </w:r>
      <w:proofErr w:type="spellStart"/>
      <w:r w:rsidRPr="006F485A">
        <w:t>FedProx</w:t>
      </w:r>
      <w:proofErr w:type="spellEnd"/>
      <w:r w:rsidRPr="006F485A">
        <w:t xml:space="preserve">, and </w:t>
      </w:r>
      <w:proofErr w:type="spellStart"/>
      <w:r w:rsidRPr="006F485A">
        <w:t>FedMA</w:t>
      </w:r>
      <w:proofErr w:type="spellEnd"/>
      <w:r w:rsidRPr="006F485A">
        <w:t xml:space="preserve">. Advanced techniques here are customized to the privacy assurance of secure environments with algorithms like </w:t>
      </w:r>
      <w:proofErr w:type="spellStart"/>
      <w:r w:rsidRPr="006F485A">
        <w:t>SecureBoost</w:t>
      </w:r>
      <w:proofErr w:type="spellEnd"/>
      <w:r w:rsidRPr="006F485A">
        <w:t>. In addition, the literature review discusses practical applications of federated learning; indeed, it is used in many fields, from healthcare to finance. This chapter finishes by taking a look at some common datasets that appear throughout much of the research done in this area, and so lays the groundwork for the practical work that follows.</w:t>
      </w:r>
    </w:p>
    <w:p w14:paraId="3DEF0D3E" w14:textId="77777777" w:rsidR="00F06AC4" w:rsidRDefault="00D162F7" w:rsidP="00D162F7">
      <w:pPr>
        <w:pStyle w:val="BodyText"/>
      </w:pPr>
      <w:r w:rsidRPr="006F485A">
        <w:t xml:space="preserve"> In Chapter 4, the research methodology is outlined, in conjunction with ethical considerations. This chapter will delineate the main research methodology that is </w:t>
      </w:r>
      <w:proofErr w:type="spellStart"/>
      <w:r w:rsidRPr="006F485A">
        <w:t>centered</w:t>
      </w:r>
      <w:proofErr w:type="spellEnd"/>
      <w:r w:rsidRPr="006F485A">
        <w:t xml:space="preserve"> around experimentation and the evaluation of the existing federated learning frameworks. Clearly defined sampling strategy is set in place to ensure that the relevant tools and datasets are selected, whereas a project management framework is introduced to structure the development and evaluation processes. This section discusses the research tools and equipment used, hardware and software infrastructures, and ethical considerations related to data privacy and security. These are important elements to be considered in federated learning.</w:t>
      </w:r>
    </w:p>
    <w:p w14:paraId="3A003464" w14:textId="77777777" w:rsidR="00F06AC4" w:rsidRDefault="00D162F7" w:rsidP="00D162F7">
      <w:pPr>
        <w:pStyle w:val="BodyText"/>
      </w:pPr>
      <w:r w:rsidRPr="006F485A">
        <w:t xml:space="preserve"> Chapter 5 deals with evaluating popular federated learning frameworks. This section measures the selected frameworks, namely </w:t>
      </w:r>
      <w:proofErr w:type="spellStart"/>
      <w:r w:rsidRPr="006F485A">
        <w:t>PySyft</w:t>
      </w:r>
      <w:proofErr w:type="spellEnd"/>
      <w:r w:rsidRPr="006F485A">
        <w:t xml:space="preserve">, FATE, Flower, </w:t>
      </w:r>
      <w:proofErr w:type="spellStart"/>
      <w:r w:rsidRPr="006F485A">
        <w:t>FedML</w:t>
      </w:r>
      <w:proofErr w:type="spellEnd"/>
      <w:r w:rsidRPr="006F485A">
        <w:t>, and TensorFlow Federated, against certain criteria such as scalability, flexibility, ease of usability, and privacy-preserving capabilities. The strengths and weaknesses of each framework are discussed in view of their use within specific use cases, to realize the appropriateness of each for different federated learning scenarios. A summary comparison of the frameworks is also provided at the end of this chapter, including recommendations to be used when deploying them in real-world federated learning environments.</w:t>
      </w:r>
    </w:p>
    <w:p w14:paraId="55D2E59D" w14:textId="77777777" w:rsidR="00E5517D" w:rsidRDefault="00D162F7" w:rsidP="00D162F7">
      <w:pPr>
        <w:pStyle w:val="BodyText"/>
      </w:pPr>
      <w:r w:rsidRPr="006F485A">
        <w:t>Chapter 6 focuses on the implementation of a federated learning server. This will begin with an overview of the server architecture, detailing the data flow and communication between server and clients. It goes ahead to detail some of the core functionalities of the server and client scripts, mainly explaining the role of server.py and client.py in orchestrating federated learning processes like model aggregation and client-server communication protocols that maintain data privacy. Also, communication protocols are described that can be exchanging the data in a secure and efficient way between clients and server.</w:t>
      </w:r>
    </w:p>
    <w:p w14:paraId="5AF744D4" w14:textId="77777777" w:rsidR="00E5517D" w:rsidRDefault="00D162F7" w:rsidP="00D162F7">
      <w:pPr>
        <w:pStyle w:val="BodyText"/>
      </w:pPr>
      <w:r w:rsidRPr="006F485A">
        <w:lastRenderedPageBreak/>
        <w:t>To show the server performance in Chapter 5, two different machine learning models are defined, one being technological and the other medical. Both models allow the simulation of a technical and healthcare federated learning application scenario.</w:t>
      </w:r>
    </w:p>
    <w:p w14:paraId="0EBF2E6F" w14:textId="77777777" w:rsidR="002544F2" w:rsidRDefault="00D162F7" w:rsidP="00D162F7">
      <w:pPr>
        <w:pStyle w:val="BodyText"/>
      </w:pPr>
      <w:r w:rsidRPr="006F485A">
        <w:t xml:space="preserve">In Chapter 7, the results from the experiments are reported and </w:t>
      </w:r>
      <w:r w:rsidR="002544F2" w:rsidRPr="006F485A">
        <w:t>analysed</w:t>
      </w:r>
      <w:r w:rsidRPr="006F485A">
        <w:t>. This chapter is structured into two main sections, each intended to showcase the outcomes in various applications scenarios—technological and medical. In the case of both applications scenarios, the experiments are conducted using both independent and identically distributed (IID) data and non-IID data, thus representing the varied conditions under which federated learning systems may be applied in practice. The chapter details the findings on the performance of the federated learning models under both distributions of data, giving insights into how data heterogeneity impacts model convergence and accuracy.</w:t>
      </w:r>
    </w:p>
    <w:p w14:paraId="3DA37EA3" w14:textId="5764FE77" w:rsidR="00D162F7" w:rsidRDefault="00D162F7" w:rsidP="00D162F7">
      <w:pPr>
        <w:pStyle w:val="BodyText"/>
      </w:pPr>
      <w:r w:rsidRPr="006F485A">
        <w:t>Chapter 8 finally concludes the thesis, summarizing the findings and outlining the limitations of this work. It also provides future improvements and extensions to the research, mainly focusing on the scalability and robustness of the federated learning server. While Chapter 9 is referenced, and Chapter 10 contains more technical documentation and configurations, these two chapters do not present a central part of the main discussion.</w:t>
      </w:r>
    </w:p>
    <w:p w14:paraId="589A9719" w14:textId="77777777" w:rsidR="00D162F7" w:rsidRPr="00D162F7" w:rsidRDefault="00D162F7" w:rsidP="00D162F7"/>
    <w:p w14:paraId="75272A06" w14:textId="77777777" w:rsidR="00042F6D" w:rsidRDefault="00042F6D" w:rsidP="00E9466F">
      <w:pPr>
        <w:pStyle w:val="Heading1"/>
      </w:pPr>
      <w:bookmarkStart w:id="9" w:name="_Toc176718275"/>
      <w:r>
        <w:t>2.</w:t>
      </w:r>
      <w:r>
        <w:tab/>
        <w:t>Background</w:t>
      </w:r>
      <w:bookmarkEnd w:id="9"/>
    </w:p>
    <w:p w14:paraId="7A84119A" w14:textId="77777777" w:rsidR="00042F6D" w:rsidRDefault="00042F6D" w:rsidP="00E9466F">
      <w:pPr>
        <w:pStyle w:val="Heading2"/>
      </w:pPr>
      <w:bookmarkStart w:id="10" w:name="_Toc176718276"/>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718277"/>
      <w:r>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2" w:name="_Toc176718278"/>
      <w:r>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w:t>
      </w:r>
      <w:r w:rsidR="00404264">
        <w:lastRenderedPageBreak/>
        <w:t>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718279"/>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4" w:name="_Toc176718280"/>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5" w:name="_Toc176718281"/>
      <w:r>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718282"/>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718283"/>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718284"/>
      <w:r>
        <w:t>2.4.</w:t>
      </w:r>
      <w:r>
        <w:tab/>
        <w:t>Federated Learning vs Distributed Machine Learning</w:t>
      </w:r>
      <w:bookmarkEnd w:id="18"/>
    </w:p>
    <w:p w14:paraId="6B8760E3" w14:textId="5104A9CB"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rsidR="00486E60">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fldChar w:fldCharType="separate"/>
      </w:r>
      <w:r w:rsidR="00486E60" w:rsidRPr="00486E60">
        <w:rPr>
          <w:rFonts w:cs="Arial"/>
          <w:kern w:val="0"/>
        </w:rPr>
        <w:t xml:space="preserve">(Li </w:t>
      </w:r>
      <w:r w:rsidR="00486E60" w:rsidRPr="00486E60">
        <w:rPr>
          <w:rFonts w:cs="Arial"/>
          <w:i/>
          <w:iCs/>
          <w:kern w:val="0"/>
        </w:rPr>
        <w:t>et al.</w:t>
      </w:r>
      <w:r w:rsidR="00486E60" w:rsidRPr="00486E60">
        <w:rPr>
          <w:rFonts w:cs="Arial"/>
          <w:kern w:val="0"/>
        </w:rPr>
        <w:t>,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718285"/>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718286"/>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718287"/>
      <w:r>
        <w:t>3.1.1.</w:t>
      </w:r>
      <w:r>
        <w:tab/>
      </w:r>
      <w:proofErr w:type="spellStart"/>
      <w:r>
        <w:t>PySyft</w:t>
      </w:r>
      <w:proofErr w:type="spellEnd"/>
      <w:r>
        <w:t xml:space="preserve">, FATE, Flower </w:t>
      </w:r>
      <w:proofErr w:type="spellStart"/>
      <w:r>
        <w:t>FedML</w:t>
      </w:r>
      <w:proofErr w:type="spellEnd"/>
      <w:r>
        <w:t xml:space="preserve">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proofErr w:type="spellStart"/>
      <w:r w:rsidRPr="003C4000">
        <w:rPr>
          <w:i/>
          <w:iCs/>
        </w:rPr>
        <w:t>PySyft</w:t>
      </w:r>
      <w:proofErr w:type="spellEnd"/>
      <w:r>
        <w:t xml:space="preserve"> a multi-language library that facilitates secure and private ML. It was developed by the </w:t>
      </w:r>
      <w:proofErr w:type="spellStart"/>
      <w:r>
        <w:t>OpenMined</w:t>
      </w:r>
      <w:proofErr w:type="spellEnd"/>
      <w:r>
        <w:t xml:space="preserve"> community with the objective of making FL data science more accessible through Python bindings and user-friendly interfaces. </w:t>
      </w:r>
      <w:proofErr w:type="spellStart"/>
      <w:r w:rsidRPr="003C4000">
        <w:rPr>
          <w:i/>
          <w:iCs/>
        </w:rPr>
        <w:t>PySyft</w:t>
      </w:r>
      <w:proofErr w:type="spellEnd"/>
      <w:r>
        <w:t xml:space="preserve"> uses libraries like </w:t>
      </w:r>
      <w:proofErr w:type="spellStart"/>
      <w:r w:rsidRPr="003C4000">
        <w:rPr>
          <w:i/>
          <w:iCs/>
        </w:rPr>
        <w:t>PyTorch</w:t>
      </w:r>
      <w:proofErr w:type="spellEnd"/>
      <w:r>
        <w:t xml:space="preserve"> and TensorFlow with additional capabilities. Comparing it with other frameworks like TFF and </w:t>
      </w:r>
      <w:proofErr w:type="spellStart"/>
      <w:r w:rsidRPr="003C4000">
        <w:rPr>
          <w:i/>
          <w:iCs/>
        </w:rPr>
        <w:t>PaddleFL</w:t>
      </w:r>
      <w:proofErr w:type="spellEnd"/>
      <w:r>
        <w:t xml:space="preserve">; </w:t>
      </w:r>
      <w:proofErr w:type="spellStart"/>
      <w:r w:rsidRPr="003C4000">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3C4000">
        <w:rPr>
          <w:i/>
          <w:iCs/>
        </w:rPr>
        <w:t>PySyft</w:t>
      </w:r>
      <w:proofErr w:type="spellEnd"/>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proofErr w:type="spellStart"/>
      <w:r w:rsidRPr="009A1BC3">
        <w:rPr>
          <w:i/>
          <w:iCs/>
        </w:rPr>
        <w:t>FedML</w:t>
      </w:r>
      <w:proofErr w:type="spellEnd"/>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proofErr w:type="spellStart"/>
      <w:r w:rsidRPr="009A1BC3">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9A1BC3">
        <w:rPr>
          <w:i/>
          <w:iCs/>
        </w:rPr>
        <w:t>FedML</w:t>
      </w:r>
      <w:proofErr w:type="spellEnd"/>
      <w:r w:rsidRPr="009A1BC3">
        <w:rPr>
          <w:i/>
          <w:iCs/>
        </w:rPr>
        <w:t>-API</w:t>
      </w:r>
      <w:r>
        <w:t xml:space="preserve">, and low-level functionality in the part represented by </w:t>
      </w:r>
      <w:proofErr w:type="spellStart"/>
      <w:r w:rsidRPr="009A1BC3">
        <w:rPr>
          <w:i/>
          <w:iCs/>
        </w:rPr>
        <w:t>FedML</w:t>
      </w:r>
      <w:proofErr w:type="spellEnd"/>
      <w:r w:rsidRPr="009A1BC3">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sidRPr="009A1BC3">
        <w:rPr>
          <w:i/>
          <w:iCs/>
        </w:rPr>
        <w:t>FedML</w:t>
      </w:r>
      <w:proofErr w:type="spellEnd"/>
      <w:r w:rsidRPr="009A1BC3">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718288"/>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2"/>
      <w:proofErr w:type="spellEnd"/>
    </w:p>
    <w:p w14:paraId="6DEE9852" w14:textId="6C6DEA74" w:rsidR="00392FD9" w:rsidRDefault="00392FD9" w:rsidP="00392FD9">
      <w:pPr>
        <w:pStyle w:val="BodyText"/>
      </w:pPr>
      <w:r>
        <w:t xml:space="preserve">Another innovative framework </w:t>
      </w:r>
      <w:proofErr w:type="spellStart"/>
      <w:r w:rsidRPr="00392FD9">
        <w:rPr>
          <w:i/>
          <w:iCs/>
        </w:rPr>
        <w:t>OpenFL</w:t>
      </w:r>
      <w:proofErr w:type="spellEnd"/>
      <w:r>
        <w:t xml:space="preserve"> (Reina </w:t>
      </w:r>
      <w:r w:rsidRPr="00392FD9">
        <w:rPr>
          <w:i/>
          <w:iCs/>
        </w:rPr>
        <w:t>et al.,</w:t>
      </w:r>
      <w:r>
        <w:t xml:space="preserve"> 2022) 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392FD9">
        <w:rPr>
          <w:i/>
          <w:iCs/>
        </w:rPr>
        <w:t>PyTorch</w:t>
      </w:r>
      <w:proofErr w:type="spellEnd"/>
      <w:r>
        <w:t xml:space="preserve">, </w:t>
      </w:r>
      <w:r w:rsidRPr="00392FD9">
        <w:rPr>
          <w:i/>
          <w:iCs/>
        </w:rPr>
        <w:t>TensorFlow</w:t>
      </w:r>
      <w:r>
        <w:t xml:space="preserve">, and </w:t>
      </w:r>
      <w:proofErr w:type="spellStart"/>
      <w:r w:rsidRPr="00392FD9">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w:t>
      </w:r>
      <w:proofErr w:type="spellStart"/>
      <w:r>
        <w:t>PaddleFL</w:t>
      </w:r>
      <w:proofErr w:type="spellEnd"/>
      <w:r>
        <w:t xml:space="preserve"> is an open-source federated learning framework developed by </w:t>
      </w:r>
      <w:proofErr w:type="spellStart"/>
      <w:r w:rsidRPr="00392FD9">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Pr="00EA7115">
        <w:rPr>
          <w:i/>
          <w:iCs/>
        </w:rP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Pr="00EA7115">
        <w:rPr>
          <w:i/>
          <w:iCs/>
        </w:rP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proofErr w:type="spellStart"/>
      <w:r w:rsidRPr="005D5F64">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5D5F64">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5D5F64">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718289"/>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718290"/>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718291"/>
      <w:r>
        <w:t>3.2.2.</w:t>
      </w:r>
      <w:r>
        <w:tab/>
      </w:r>
      <w:proofErr w:type="spellStart"/>
      <w:r>
        <w:t>FedProx</w:t>
      </w:r>
      <w:bookmarkEnd w:id="25"/>
      <w:proofErr w:type="spellEnd"/>
    </w:p>
    <w:p w14:paraId="57E0AE15" w14:textId="24DD025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proofErr w:type="spellStart"/>
      <w:r w:rsidR="00515550">
        <w:rPr>
          <w:i/>
          <w:iCs/>
        </w:rPr>
        <w:t>FedProx</w:t>
      </w:r>
      <w:proofErr w:type="spellEnd"/>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718292"/>
      <w:r>
        <w:t>3.2.3.</w:t>
      </w:r>
      <w:r>
        <w:tab/>
      </w:r>
      <w:proofErr w:type="spellStart"/>
      <w:r>
        <w:t>FedMA</w:t>
      </w:r>
      <w:bookmarkEnd w:id="26"/>
      <w:proofErr w:type="spellEnd"/>
    </w:p>
    <w:p w14:paraId="1E5708DD" w14:textId="14F3D790"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718293"/>
      <w:r>
        <w:t>3.2.4.</w:t>
      </w:r>
      <w:r>
        <w:tab/>
      </w:r>
      <w:proofErr w:type="spellStart"/>
      <w:r>
        <w:t>SecureBoost</w:t>
      </w:r>
      <w:bookmarkEnd w:id="27"/>
      <w:proofErr w:type="spellEnd"/>
    </w:p>
    <w:p w14:paraId="492339D9" w14:textId="77777777"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718294"/>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29" w:name="_Toc176718295"/>
      <w:r>
        <w:lastRenderedPageBreak/>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proofErr w:type="spellStart"/>
      <w:r w:rsidRPr="00823E13">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718296"/>
      <w:r>
        <w:t>3.4.</w:t>
      </w:r>
      <w:r>
        <w:tab/>
        <w:t>Federated Learning Datasets</w:t>
      </w:r>
      <w:bookmarkEnd w:id="30"/>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proofErr w:type="spellStart"/>
      <w:r w:rsidRPr="00EA2DE7">
        <w:rPr>
          <w:i/>
          <w:iCs/>
        </w:rPr>
        <w:t>MN</w:t>
      </w:r>
      <w:r w:rsidR="00B328AC">
        <w:rPr>
          <w:i/>
          <w:iCs/>
        </w:rPr>
        <w:t>I</w:t>
      </w:r>
      <w:r w:rsidR="0056480C">
        <w:rPr>
          <w:i/>
          <w:iCs/>
        </w:rPr>
        <w:t>un</w:t>
      </w:r>
      <w:r w:rsidRPr="00EA2DE7">
        <w:rPr>
          <w:i/>
          <w:iCs/>
        </w:rPr>
        <w:t>ST</w:t>
      </w:r>
      <w:proofErr w:type="spellEnd"/>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718297"/>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proofErr w:type="spellStart"/>
      <w:r w:rsidRPr="0079454C">
        <w:rPr>
          <w:i/>
          <w:iCs/>
        </w:rPr>
        <w:t>Gunicorn</w:t>
      </w:r>
      <w:proofErr w:type="spellEnd"/>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proofErr w:type="spellStart"/>
      <w:r w:rsidRPr="007A0923">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0541D6">
        <w:rPr>
          <w:i/>
          <w:iCs/>
        </w:rPr>
        <w:t>StateManager</w:t>
      </w:r>
      <w:proofErr w:type="spellEnd"/>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proofErr w:type="spellStart"/>
      <w:r>
        <w:t>Lathkar</w:t>
      </w:r>
      <w:proofErr w:type="spellEnd"/>
      <w:r>
        <w:t xml:space="preserve">,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541D6">
        <w:rPr>
          <w:i/>
          <w:iCs/>
        </w:rPr>
        <w:t>cURL</w:t>
      </w:r>
      <w:proofErr w:type="spellEnd"/>
      <w:r>
        <w:t xml:space="preserve"> and Postman for API validation and further covered </w:t>
      </w:r>
      <w:r w:rsidRPr="002A113C">
        <w:rPr>
          <w:i/>
          <w:iCs/>
        </w:rPr>
        <w:t>Flask-RESTful</w:t>
      </w:r>
      <w:r>
        <w:t xml:space="preserve">, an extension of </w:t>
      </w:r>
      <w:r w:rsidRPr="002A113C">
        <w:rPr>
          <w:i/>
          <w:iCs/>
        </w:rPr>
        <w:t>Flask</w:t>
      </w:r>
      <w:r>
        <w:t xml:space="preserve"> for structure and modular development of APIs. There are a few practical examples in the course: one in making a simple API for managing a book collection with the implementation of CRUD operations and testing using </w:t>
      </w:r>
      <w:r w:rsidRPr="002A113C">
        <w:rPr>
          <w:i/>
          <w:iCs/>
        </w:rPr>
        <w:t>Postman</w:t>
      </w:r>
      <w:r>
        <w:t xml:space="preserve"> and </w:t>
      </w:r>
      <w:proofErr w:type="spellStart"/>
      <w:r w:rsidRPr="000541D6">
        <w:rPr>
          <w:i/>
          <w:iCs/>
        </w:rPr>
        <w:t>cURL</w:t>
      </w:r>
      <w:proofErr w:type="spellEnd"/>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proofErr w:type="spellStart"/>
      <w:r w:rsidRPr="002A113C">
        <w:rPr>
          <w:i/>
          <w:iCs/>
        </w:rPr>
        <w:t>Procfile</w:t>
      </w:r>
      <w:proofErr w:type="spellEnd"/>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proofErr w:type="spellStart"/>
      <w:r w:rsidRPr="000541D6">
        <w:rPr>
          <w:i/>
          <w:iCs/>
        </w:rPr>
        <w:t>uWSGI</w:t>
      </w:r>
      <w:proofErr w:type="spellEnd"/>
      <w:r>
        <w:t xml:space="preserve"> and </w:t>
      </w:r>
      <w:r w:rsidRPr="000541D6">
        <w:rPr>
          <w:i/>
          <w:iCs/>
        </w:rPr>
        <w:t>Nginx</w:t>
      </w:r>
      <w:r>
        <w:t xml:space="preserve"> in handling </w:t>
      </w:r>
      <w:r w:rsidRPr="002A113C">
        <w:rPr>
          <w:i/>
          <w:iCs/>
        </w:rPr>
        <w:t>HTTP</w:t>
      </w:r>
      <w:r>
        <w:t xml:space="preserve"> requests. It discusses the choice of host toward an adequate environment that will best suit the needs of an application and scaling.</w:t>
      </w:r>
    </w:p>
    <w:p w14:paraId="77AE2A0D" w14:textId="20401587" w:rsidR="00E7195E" w:rsidRPr="00E7195E" w:rsidRDefault="00E7195E" w:rsidP="0030355F">
      <w:pPr>
        <w:pStyle w:val="BodyText"/>
      </w:pPr>
      <w:r>
        <w:lastRenderedPageBreak/>
        <w:t>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2" w:name="_Toc176718298"/>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3" w:name="_Toc176718299"/>
      <w:r>
        <w:lastRenderedPageBreak/>
        <w:t>4.</w:t>
      </w:r>
      <w:r>
        <w:tab/>
        <w:t xml:space="preserve">Research </w:t>
      </w:r>
      <w:r w:rsidR="00CA571E">
        <w:t>and Ethics</w:t>
      </w:r>
      <w:bookmarkEnd w:id="33"/>
    </w:p>
    <w:p w14:paraId="6C693B23" w14:textId="393103A9" w:rsidR="00042F6D" w:rsidRDefault="00042F6D" w:rsidP="00102E46">
      <w:pPr>
        <w:pStyle w:val="Heading2"/>
      </w:pPr>
      <w:bookmarkStart w:id="34" w:name="_Toc176718300"/>
      <w:r>
        <w:t>4.1.</w:t>
      </w:r>
      <w:r>
        <w:tab/>
      </w:r>
      <w:r w:rsidR="00B30291">
        <w:t>Primary</w:t>
      </w:r>
      <w:r w:rsidR="003873EB">
        <w:t xml:space="preserve"> Research Methodology</w:t>
      </w:r>
      <w:bookmarkEnd w:id="34"/>
    </w:p>
    <w:p w14:paraId="4E89FF06" w14:textId="05DF6E42" w:rsidR="00566EDD" w:rsidRDefault="00566EDD" w:rsidP="001F7E36">
      <w:pPr>
        <w:pStyle w:val="BodyText"/>
      </w:pPr>
      <w:bookmarkStart w:id="35"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5"/>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6"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7" w:name="_Hlk176641469"/>
      <w:bookmarkEnd w:id="36"/>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8" w:name="_Toc176718301"/>
      <w:bookmarkEnd w:id="37"/>
      <w:r>
        <w:t>4.</w:t>
      </w:r>
      <w:r w:rsidR="0011485A">
        <w:t>2</w:t>
      </w:r>
      <w:r>
        <w:t>.</w:t>
      </w:r>
      <w:r>
        <w:tab/>
      </w:r>
      <w:r w:rsidR="0011485A">
        <w:t>Sampling strategy</w:t>
      </w:r>
      <w:bookmarkEnd w:id="38"/>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39" w:name="_Toc176718302"/>
      <w:r>
        <w:t>4.</w:t>
      </w:r>
      <w:r w:rsidR="003873EB">
        <w:t>3</w:t>
      </w:r>
      <w:r>
        <w:t>.</w:t>
      </w:r>
      <w:r>
        <w:tab/>
      </w:r>
      <w:r w:rsidR="005B0686">
        <w:t>Project Management Framework</w:t>
      </w:r>
      <w:bookmarkEnd w:id="39"/>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0" w:name="_Toc176718303"/>
      <w:r>
        <w:t>4.</w:t>
      </w:r>
      <w:r w:rsidR="003873EB">
        <w:t>4</w:t>
      </w:r>
      <w:r>
        <w:t>.</w:t>
      </w:r>
      <w:r>
        <w:tab/>
      </w:r>
      <w:r w:rsidR="00FA44E3">
        <w:t xml:space="preserve">Project </w:t>
      </w:r>
      <w:r w:rsidR="000E74EF">
        <w:t>D</w:t>
      </w:r>
      <w:r w:rsidR="00FA44E3">
        <w:t>elivery</w:t>
      </w:r>
      <w:bookmarkEnd w:id="40"/>
    </w:p>
    <w:p w14:paraId="4F959C5E" w14:textId="7DEA5324" w:rsidR="00C851EE" w:rsidRDefault="00C851EE" w:rsidP="00D80BF5">
      <w:pPr>
        <w:pStyle w:val="BodyText"/>
      </w:pPr>
      <w:bookmarkStart w:id="41"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1"/>
    <w:p w14:paraId="6FB4C13A" w14:textId="77777777" w:rsidR="00D80BF5" w:rsidRDefault="00D80BF5" w:rsidP="00D80BF5">
      <w:pPr>
        <w:pStyle w:val="Captions"/>
      </w:pPr>
      <w:r>
        <w:rPr>
          <w:noProof/>
        </w:rPr>
        <w:drawing>
          <wp:inline distT="0" distB="0" distL="0" distR="0" wp14:anchorId="0465C463" wp14:editId="3AE61BFC">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2" w:name="_Toc176718304"/>
      <w:r>
        <w:lastRenderedPageBreak/>
        <w:t>4.</w:t>
      </w:r>
      <w:r w:rsidR="003873EB">
        <w:t>5</w:t>
      </w:r>
      <w:r>
        <w:t>.</w:t>
      </w:r>
      <w:r>
        <w:tab/>
      </w:r>
      <w:r w:rsidR="000E74EF">
        <w:t>Tools and Equipment</w:t>
      </w:r>
      <w:bookmarkEnd w:id="42"/>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3" w:name="_Toc176718305"/>
      <w:r>
        <w:t>4.</w:t>
      </w:r>
      <w:r w:rsidR="003873EB">
        <w:t>6</w:t>
      </w:r>
      <w:r>
        <w:t>.</w:t>
      </w:r>
      <w:r>
        <w:tab/>
        <w:t xml:space="preserve">Ethical </w:t>
      </w:r>
      <w:r w:rsidR="00E346B5">
        <w:t>Aspects</w:t>
      </w:r>
      <w:bookmarkEnd w:id="43"/>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34FD4BEC"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TensorFlow Datasets, 2010), and the pneumonia chest x-ray dataset, which is publicly available through the </w:t>
      </w:r>
      <w:r w:rsidR="00456ECA">
        <w:t>RSNA</w:t>
      </w:r>
      <w:r w:rsidR="00272438" w:rsidRPr="00272438">
        <w:t xml:space="preserve"> (www.rsna.org, 2018). The MNIST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4" w:name="_Toc176718306"/>
      <w:r>
        <w:lastRenderedPageBreak/>
        <w:t>5.</w:t>
      </w:r>
      <w:r>
        <w:tab/>
        <w:t>Evaluating Popular Federated Learning Frameworks</w:t>
      </w:r>
      <w:bookmarkEnd w:id="44"/>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5" w:name="_Toc176718307"/>
      <w:r>
        <w:t>5.1.</w:t>
      </w:r>
      <w:r>
        <w:tab/>
      </w:r>
      <w:proofErr w:type="spellStart"/>
      <w:r>
        <w:t>PySyft</w:t>
      </w:r>
      <w:bookmarkEnd w:id="45"/>
      <w:proofErr w:type="spellEnd"/>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6" w:name="_Toc176718308"/>
      <w:r>
        <w:t>5.2.</w:t>
      </w:r>
      <w:r>
        <w:tab/>
        <w:t>FATE</w:t>
      </w:r>
      <w:bookmarkEnd w:id="46"/>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7" w:name="_Toc176718309"/>
      <w:r>
        <w:t>5.3.</w:t>
      </w:r>
      <w:r>
        <w:tab/>
      </w:r>
      <w:r w:rsidRPr="00601818">
        <w:t>Flower</w:t>
      </w:r>
      <w:bookmarkEnd w:id="47"/>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8" w:name="_Toc176718310"/>
      <w:r>
        <w:t>5.4.</w:t>
      </w:r>
      <w:r>
        <w:tab/>
      </w:r>
      <w:proofErr w:type="spellStart"/>
      <w:r>
        <w:t>FedML</w:t>
      </w:r>
      <w:bookmarkEnd w:id="48"/>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open.fedml.ai);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49" w:name="_Toc176718311"/>
      <w:r>
        <w:t>5.5.</w:t>
      </w:r>
      <w:r>
        <w:tab/>
        <w:t>TensorFlow Federated</w:t>
      </w:r>
      <w:bookmarkEnd w:id="49"/>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0" w:name="_Toc176718312"/>
      <w:r>
        <w:t>5.6.</w:t>
      </w:r>
      <w:r>
        <w:tab/>
        <w:t>Conclusions and summary</w:t>
      </w:r>
      <w:bookmarkEnd w:id="50"/>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1" w:name="_Toc176718313"/>
      <w:r>
        <w:lastRenderedPageBreak/>
        <w:t>6.</w:t>
      </w:r>
      <w:r>
        <w:tab/>
        <w:t>Federated Learning Server Development</w:t>
      </w:r>
      <w:bookmarkEnd w:id="51"/>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2" w:name="_Toc176718314"/>
      <w:r>
        <w:t>6.1.</w:t>
      </w:r>
      <w:r>
        <w:tab/>
        <w:t>Architecture</w:t>
      </w:r>
      <w:bookmarkEnd w:id="52"/>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3" w:name="_Toc176718315"/>
      <w:r>
        <w:lastRenderedPageBreak/>
        <w:t>6.2.</w:t>
      </w:r>
      <w:r>
        <w:tab/>
        <w:t>FL Server Flow</w:t>
      </w:r>
      <w:bookmarkEnd w:id="53"/>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4" w:name="_Toc176718316"/>
      <w:r>
        <w:t>6.3.</w:t>
      </w:r>
      <w:r>
        <w:tab/>
        <w:t>FL Server Functions</w:t>
      </w:r>
      <w:bookmarkEnd w:id="54"/>
    </w:p>
    <w:p w14:paraId="08A90977" w14:textId="77777777" w:rsidR="00576078" w:rsidRPr="00D565EA" w:rsidRDefault="00576078" w:rsidP="002523EE">
      <w:pPr>
        <w:pStyle w:val="BodyText"/>
      </w:pPr>
      <w:bookmarkStart w:id="55"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6" w:name="_Toc176718317"/>
      <w:bookmarkEnd w:id="55"/>
      <w:r>
        <w:t>6.3.1.</w:t>
      </w:r>
      <w:r>
        <w:tab/>
        <w:t>server.py</w:t>
      </w:r>
      <w:bookmarkEnd w:id="56"/>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7" w:name="_Toc176718318"/>
      <w:r>
        <w:t>6.3.2.</w:t>
      </w:r>
      <w:r>
        <w:tab/>
        <w:t>client.py</w:t>
      </w:r>
      <w:bookmarkEnd w:id="57"/>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8" w:name="_Toc176718319"/>
      <w:r>
        <w:lastRenderedPageBreak/>
        <w:t>6.4.</w:t>
      </w:r>
      <w:r>
        <w:tab/>
        <w:t>Communication protocols</w:t>
      </w:r>
      <w:bookmarkEnd w:id="58"/>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59" w:name="_Toc176718320"/>
      <w:r>
        <w:lastRenderedPageBreak/>
        <w:t>6.5.</w:t>
      </w:r>
      <w:r>
        <w:tab/>
        <w:t>Machine Learning Models Used.</w:t>
      </w:r>
      <w:bookmarkEnd w:id="59"/>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0" w:name="_Toc176718321"/>
      <w:r>
        <w:t>6.5.1.</w:t>
      </w:r>
      <w:r>
        <w:tab/>
        <w:t>Technological Model</w:t>
      </w:r>
      <w:bookmarkEnd w:id="60"/>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1"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2" w:name="_Toc176718322"/>
      <w:bookmarkEnd w:id="61"/>
      <w:r>
        <w:lastRenderedPageBreak/>
        <w:t>6.5.2.</w:t>
      </w:r>
      <w:r>
        <w:tab/>
        <w:t>Medical Model</w:t>
      </w:r>
      <w:bookmarkEnd w:id="62"/>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3" w:name="_Toc176718323"/>
      <w:r>
        <w:lastRenderedPageBreak/>
        <w:t>6.6.</w:t>
      </w:r>
      <w:r>
        <w:tab/>
        <w:t>Algorithm</w:t>
      </w:r>
      <w:bookmarkEnd w:id="63"/>
    </w:p>
    <w:p w14:paraId="4048E450" w14:textId="2E09316A" w:rsidR="00B822E4" w:rsidRDefault="00B822E4" w:rsidP="00DC3515">
      <w:pPr>
        <w:pStyle w:val="BodyText"/>
      </w:pPr>
      <w:bookmarkStart w:id="64"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7C148959">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5" w:name="_Toc176718324"/>
      <w:bookmarkEnd w:id="64"/>
      <w:r>
        <w:t>6.7.</w:t>
      </w:r>
      <w:r>
        <w:tab/>
        <w:t>Data Collection</w:t>
      </w:r>
      <w:bookmarkEnd w:id="65"/>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6" w:name="_Toc176718325"/>
      <w:r>
        <w:t>6.7.1.</w:t>
      </w:r>
      <w:r>
        <w:tab/>
        <w:t>Technological Data</w:t>
      </w:r>
      <w:bookmarkEnd w:id="66"/>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7" w:name="_Toc176718326"/>
      <w:r>
        <w:t>6.7.2.</w:t>
      </w:r>
      <w:r>
        <w:tab/>
        <w:t>Medical Data</w:t>
      </w:r>
      <w:bookmarkEnd w:id="67"/>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8" w:name="_Toc176718327"/>
      <w:r>
        <w:lastRenderedPageBreak/>
        <w:t>7.</w:t>
      </w:r>
      <w:r>
        <w:tab/>
        <w:t>Results</w:t>
      </w:r>
      <w:bookmarkEnd w:id="68"/>
    </w:p>
    <w:p w14:paraId="2AAF6E14" w14:textId="2063285F"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9" w:name="_Toc176718328"/>
      <w:r>
        <w:t>7.1.</w:t>
      </w:r>
      <w:r>
        <w:tab/>
        <w:t>Technological scenario</w:t>
      </w:r>
      <w:bookmarkEnd w:id="69"/>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200342">
      <w:pPr>
        <w:pStyle w:val="Heading2"/>
      </w:pPr>
      <w:bookmarkStart w:id="70" w:name="_Toc176718329"/>
      <w:r>
        <w:lastRenderedPageBreak/>
        <w:t>7.1.1.</w:t>
      </w:r>
      <w:r>
        <w:tab/>
        <w:t>IID data</w:t>
      </w:r>
      <w:bookmarkEnd w:id="70"/>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1" w:name="_Toc176718330"/>
      <w:r>
        <w:t>7.1.2.</w:t>
      </w:r>
      <w:r>
        <w:tab/>
        <w:t>Non-IID data</w:t>
      </w:r>
      <w:bookmarkEnd w:id="71"/>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2" w:name="_Toc176718331"/>
      <w:r>
        <w:lastRenderedPageBreak/>
        <w:t>7.2.</w:t>
      </w:r>
      <w:r>
        <w:tab/>
        <w:t>Medical scenario</w:t>
      </w:r>
      <w:bookmarkEnd w:id="72"/>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3" w:name="_Toc176718332"/>
      <w:r>
        <w:t>7.2.1.</w:t>
      </w:r>
      <w:r>
        <w:tab/>
        <w:t>IID data</w:t>
      </w:r>
      <w:bookmarkEnd w:id="73"/>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4" w:name="_Toc176718333"/>
      <w:r>
        <w:t>7.2.2.</w:t>
      </w:r>
      <w:r>
        <w:tab/>
        <w:t>Non-IID data</w:t>
      </w:r>
      <w:bookmarkEnd w:id="74"/>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5" w:name="_Toc176718334"/>
      <w:r>
        <w:lastRenderedPageBreak/>
        <w:t>7.3.</w:t>
      </w:r>
      <w:r>
        <w:tab/>
        <w:t>Summary</w:t>
      </w:r>
      <w:bookmarkEnd w:id="75"/>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6"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7" w:name="_Toc176718335"/>
      <w:bookmarkEnd w:id="76"/>
      <w:r>
        <w:t>8.</w:t>
      </w:r>
      <w:r>
        <w:tab/>
        <w:t>Conclusion</w:t>
      </w:r>
      <w:bookmarkEnd w:id="77"/>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8" w:name="_Toc176718336"/>
      <w:r>
        <w:lastRenderedPageBreak/>
        <w:t>8.1. Summary</w:t>
      </w:r>
      <w:bookmarkEnd w:id="78"/>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79" w:name="_Toc176718337"/>
      <w:r>
        <w:t>8.</w:t>
      </w:r>
      <w:r w:rsidR="009A6D5A">
        <w:t>2</w:t>
      </w:r>
      <w:r>
        <w:t>. Limitations</w:t>
      </w:r>
      <w:bookmarkEnd w:id="79"/>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0" w:name="_Toc176718338"/>
      <w:r>
        <w:t>8.</w:t>
      </w:r>
      <w:r w:rsidR="000B2385">
        <w:t>3</w:t>
      </w:r>
      <w:r>
        <w:t xml:space="preserve">. </w:t>
      </w:r>
      <w:bookmarkEnd w:id="80"/>
      <w:r w:rsidR="00017EF0">
        <w:t>Future Work</w:t>
      </w:r>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1" w:name="_Toc176718339"/>
      <w:r>
        <w:lastRenderedPageBreak/>
        <w:t>8.</w:t>
      </w:r>
      <w:r w:rsidR="000B2385">
        <w:t>4</w:t>
      </w:r>
      <w:r>
        <w:t xml:space="preserve">. </w:t>
      </w:r>
      <w:bookmarkEnd w:id="81"/>
      <w:r w:rsidR="00017EF0">
        <w:t>Recommendations</w:t>
      </w:r>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2" w:name="_Toc176718340"/>
      <w:r>
        <w:t>9.</w:t>
      </w:r>
      <w:r>
        <w:tab/>
        <w:t>References</w:t>
      </w:r>
      <w:bookmarkEnd w:id="82"/>
    </w:p>
    <w:p w14:paraId="056A1587" w14:textId="77777777" w:rsidR="00042F6D" w:rsidRDefault="00042F6D" w:rsidP="00102E46">
      <w:pPr>
        <w:pStyle w:val="Heading1"/>
      </w:pPr>
      <w:bookmarkStart w:id="83" w:name="_Toc176718341"/>
      <w:r>
        <w:t>10.</w:t>
      </w:r>
      <w:r>
        <w:tab/>
        <w:t>Annex</w:t>
      </w:r>
      <w:bookmarkEnd w:id="83"/>
    </w:p>
    <w:p w14:paraId="51C88554" w14:textId="77777777" w:rsidR="00042F6D" w:rsidRDefault="00042F6D" w:rsidP="00102E46">
      <w:pPr>
        <w:pStyle w:val="Heading2"/>
      </w:pPr>
      <w:bookmarkStart w:id="84" w:name="_Toc176718342"/>
      <w:r>
        <w:t>10.1.</w:t>
      </w:r>
      <w:r>
        <w:tab/>
        <w:t>Equipment and Software Configuration</w:t>
      </w:r>
      <w:bookmarkEnd w:id="84"/>
    </w:p>
    <w:p w14:paraId="14AFC494" w14:textId="77777777" w:rsidR="00042F6D" w:rsidRDefault="00042F6D" w:rsidP="00102E46">
      <w:pPr>
        <w:pStyle w:val="Heading2"/>
      </w:pPr>
      <w:bookmarkStart w:id="85" w:name="_Toc176718343"/>
      <w:r>
        <w:t>10.2.</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6" w:name="_Toc176718344"/>
      <w:r>
        <w:t>10.2.1.</w:t>
      </w:r>
      <w:r>
        <w:tab/>
      </w:r>
      <w:proofErr w:type="spellStart"/>
      <w:r>
        <w:t>PySyft</w:t>
      </w:r>
      <w:bookmarkEnd w:id="86"/>
      <w:proofErr w:type="spellEnd"/>
    </w:p>
    <w:p w14:paraId="73BC0599" w14:textId="445135EA"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7" w:name="_Toc176718345"/>
      <w:r>
        <w:t>10.2.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lastRenderedPageBreak/>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77777777" w:rsidR="00042F6D" w:rsidRDefault="00042F6D" w:rsidP="00102E46">
      <w:pPr>
        <w:pStyle w:val="Heading3"/>
      </w:pPr>
      <w:bookmarkStart w:id="89" w:name="_Toc176718346"/>
      <w:r>
        <w:t>10.2.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w:t>
      </w:r>
      <w:r>
        <w:lastRenderedPageBreak/>
        <w:t>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90" w:name="_Toc176718347"/>
      <w:r>
        <w:t>10.2.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91" w:name="_Toc176718348"/>
      <w:r>
        <w:t>10.2.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EF8E8C" w14:textId="77777777" w:rsidR="00426D64" w:rsidRDefault="00426D64" w:rsidP="0010394F">
      <w:r>
        <w:separator/>
      </w:r>
    </w:p>
  </w:endnote>
  <w:endnote w:type="continuationSeparator" w:id="0">
    <w:p w14:paraId="012445BE" w14:textId="77777777" w:rsidR="00426D64" w:rsidRDefault="00426D64"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DDE55F" w14:textId="77777777" w:rsidR="00426D64" w:rsidRDefault="00426D64" w:rsidP="0010394F">
      <w:r>
        <w:separator/>
      </w:r>
    </w:p>
  </w:footnote>
  <w:footnote w:type="continuationSeparator" w:id="0">
    <w:p w14:paraId="6E2AE3A4" w14:textId="77777777" w:rsidR="00426D64" w:rsidRDefault="00426D64"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2D10"/>
    <w:rsid w:val="00013250"/>
    <w:rsid w:val="00017EF0"/>
    <w:rsid w:val="00020A64"/>
    <w:rsid w:val="00023970"/>
    <w:rsid w:val="0002407D"/>
    <w:rsid w:val="00025FF2"/>
    <w:rsid w:val="0003106C"/>
    <w:rsid w:val="00031F6F"/>
    <w:rsid w:val="000364A8"/>
    <w:rsid w:val="00036F8C"/>
    <w:rsid w:val="00042902"/>
    <w:rsid w:val="00042CBE"/>
    <w:rsid w:val="00042F6D"/>
    <w:rsid w:val="000439F1"/>
    <w:rsid w:val="000452AF"/>
    <w:rsid w:val="00050D2D"/>
    <w:rsid w:val="00050E7B"/>
    <w:rsid w:val="000541D6"/>
    <w:rsid w:val="0006025A"/>
    <w:rsid w:val="00060F66"/>
    <w:rsid w:val="00067139"/>
    <w:rsid w:val="00072A3B"/>
    <w:rsid w:val="00087F30"/>
    <w:rsid w:val="00091835"/>
    <w:rsid w:val="000939EB"/>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E0568"/>
    <w:rsid w:val="000E2AAC"/>
    <w:rsid w:val="000E57C0"/>
    <w:rsid w:val="000E74EF"/>
    <w:rsid w:val="000F09DC"/>
    <w:rsid w:val="000F0D81"/>
    <w:rsid w:val="000F2D6F"/>
    <w:rsid w:val="00101D2B"/>
    <w:rsid w:val="0010224E"/>
    <w:rsid w:val="00102E46"/>
    <w:rsid w:val="0010394F"/>
    <w:rsid w:val="00112275"/>
    <w:rsid w:val="001137F6"/>
    <w:rsid w:val="0011485A"/>
    <w:rsid w:val="00115A5F"/>
    <w:rsid w:val="00116F50"/>
    <w:rsid w:val="001179B6"/>
    <w:rsid w:val="00123369"/>
    <w:rsid w:val="00126DC7"/>
    <w:rsid w:val="00127567"/>
    <w:rsid w:val="00131AB9"/>
    <w:rsid w:val="00134CC9"/>
    <w:rsid w:val="00141484"/>
    <w:rsid w:val="0014220C"/>
    <w:rsid w:val="001423CE"/>
    <w:rsid w:val="00143956"/>
    <w:rsid w:val="0015770E"/>
    <w:rsid w:val="001633EF"/>
    <w:rsid w:val="00177FEA"/>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788A"/>
    <w:rsid w:val="001D2408"/>
    <w:rsid w:val="001D3875"/>
    <w:rsid w:val="001D3FB4"/>
    <w:rsid w:val="001D4490"/>
    <w:rsid w:val="001D72A0"/>
    <w:rsid w:val="001E26CD"/>
    <w:rsid w:val="001E4CE0"/>
    <w:rsid w:val="001E52B0"/>
    <w:rsid w:val="001F21F0"/>
    <w:rsid w:val="001F2AA3"/>
    <w:rsid w:val="001F472D"/>
    <w:rsid w:val="001F56AF"/>
    <w:rsid w:val="001F7E36"/>
    <w:rsid w:val="00200342"/>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410A"/>
    <w:rsid w:val="002454DB"/>
    <w:rsid w:val="00245644"/>
    <w:rsid w:val="002523EE"/>
    <w:rsid w:val="002533BC"/>
    <w:rsid w:val="002544F2"/>
    <w:rsid w:val="00256B3A"/>
    <w:rsid w:val="002574AB"/>
    <w:rsid w:val="00257A7D"/>
    <w:rsid w:val="00261726"/>
    <w:rsid w:val="0026423A"/>
    <w:rsid w:val="00264320"/>
    <w:rsid w:val="00271337"/>
    <w:rsid w:val="00272438"/>
    <w:rsid w:val="00272DBC"/>
    <w:rsid w:val="00282F62"/>
    <w:rsid w:val="00286231"/>
    <w:rsid w:val="00286C18"/>
    <w:rsid w:val="00287233"/>
    <w:rsid w:val="00290BB5"/>
    <w:rsid w:val="002A113C"/>
    <w:rsid w:val="002A2098"/>
    <w:rsid w:val="002A405D"/>
    <w:rsid w:val="002A4751"/>
    <w:rsid w:val="002B2180"/>
    <w:rsid w:val="002B4325"/>
    <w:rsid w:val="002C33AC"/>
    <w:rsid w:val="002C38F5"/>
    <w:rsid w:val="002C6289"/>
    <w:rsid w:val="002C6606"/>
    <w:rsid w:val="002D14C1"/>
    <w:rsid w:val="002D409D"/>
    <w:rsid w:val="002D576D"/>
    <w:rsid w:val="002D6871"/>
    <w:rsid w:val="002D7F87"/>
    <w:rsid w:val="002E1BDF"/>
    <w:rsid w:val="002E34ED"/>
    <w:rsid w:val="002E7818"/>
    <w:rsid w:val="002E7845"/>
    <w:rsid w:val="002F0530"/>
    <w:rsid w:val="002F098A"/>
    <w:rsid w:val="002F11BB"/>
    <w:rsid w:val="002F18EA"/>
    <w:rsid w:val="002F37DB"/>
    <w:rsid w:val="002F3B4B"/>
    <w:rsid w:val="002F4698"/>
    <w:rsid w:val="002F4833"/>
    <w:rsid w:val="00302480"/>
    <w:rsid w:val="0030355F"/>
    <w:rsid w:val="00303D42"/>
    <w:rsid w:val="00306CF7"/>
    <w:rsid w:val="00345643"/>
    <w:rsid w:val="00345CDA"/>
    <w:rsid w:val="00347F42"/>
    <w:rsid w:val="003619ED"/>
    <w:rsid w:val="00361F4B"/>
    <w:rsid w:val="00364E7E"/>
    <w:rsid w:val="0036759C"/>
    <w:rsid w:val="00371B8D"/>
    <w:rsid w:val="00376B5F"/>
    <w:rsid w:val="00377D0A"/>
    <w:rsid w:val="00380635"/>
    <w:rsid w:val="0038109C"/>
    <w:rsid w:val="00384991"/>
    <w:rsid w:val="00385EB1"/>
    <w:rsid w:val="003873EB"/>
    <w:rsid w:val="00392FD9"/>
    <w:rsid w:val="00394293"/>
    <w:rsid w:val="003961B2"/>
    <w:rsid w:val="0039730C"/>
    <w:rsid w:val="003A012B"/>
    <w:rsid w:val="003A2B99"/>
    <w:rsid w:val="003B2A4E"/>
    <w:rsid w:val="003B5C69"/>
    <w:rsid w:val="003C4000"/>
    <w:rsid w:val="003C5FA8"/>
    <w:rsid w:val="003D335C"/>
    <w:rsid w:val="003D422A"/>
    <w:rsid w:val="003D5D95"/>
    <w:rsid w:val="003D7A85"/>
    <w:rsid w:val="003E0336"/>
    <w:rsid w:val="003E3B7E"/>
    <w:rsid w:val="003E51D1"/>
    <w:rsid w:val="003E5EEA"/>
    <w:rsid w:val="003F2B22"/>
    <w:rsid w:val="003F2E0C"/>
    <w:rsid w:val="003F582A"/>
    <w:rsid w:val="003F5EF2"/>
    <w:rsid w:val="004004FE"/>
    <w:rsid w:val="004007A7"/>
    <w:rsid w:val="00401A07"/>
    <w:rsid w:val="004039FB"/>
    <w:rsid w:val="00404264"/>
    <w:rsid w:val="004046F3"/>
    <w:rsid w:val="00411D8E"/>
    <w:rsid w:val="00415995"/>
    <w:rsid w:val="004218BF"/>
    <w:rsid w:val="00422C69"/>
    <w:rsid w:val="00425387"/>
    <w:rsid w:val="004257B7"/>
    <w:rsid w:val="00426D64"/>
    <w:rsid w:val="004313B6"/>
    <w:rsid w:val="00433AA3"/>
    <w:rsid w:val="00436DE5"/>
    <w:rsid w:val="00437114"/>
    <w:rsid w:val="0044400A"/>
    <w:rsid w:val="0044418D"/>
    <w:rsid w:val="004445C5"/>
    <w:rsid w:val="004536C8"/>
    <w:rsid w:val="0045507D"/>
    <w:rsid w:val="00456ECA"/>
    <w:rsid w:val="0046032A"/>
    <w:rsid w:val="0046093A"/>
    <w:rsid w:val="004640E8"/>
    <w:rsid w:val="004679F3"/>
    <w:rsid w:val="00470F3D"/>
    <w:rsid w:val="0047134D"/>
    <w:rsid w:val="00474BC3"/>
    <w:rsid w:val="004759FD"/>
    <w:rsid w:val="00484273"/>
    <w:rsid w:val="00486E60"/>
    <w:rsid w:val="00492718"/>
    <w:rsid w:val="00493004"/>
    <w:rsid w:val="004A1387"/>
    <w:rsid w:val="004B0019"/>
    <w:rsid w:val="004B07BB"/>
    <w:rsid w:val="004C2EAB"/>
    <w:rsid w:val="004C2EBF"/>
    <w:rsid w:val="004C312C"/>
    <w:rsid w:val="004C512D"/>
    <w:rsid w:val="004C57AC"/>
    <w:rsid w:val="004D2E95"/>
    <w:rsid w:val="004D509B"/>
    <w:rsid w:val="004D5B3E"/>
    <w:rsid w:val="004D72DE"/>
    <w:rsid w:val="004E552F"/>
    <w:rsid w:val="004E615E"/>
    <w:rsid w:val="004F3154"/>
    <w:rsid w:val="004F5013"/>
    <w:rsid w:val="004F525C"/>
    <w:rsid w:val="00500D47"/>
    <w:rsid w:val="005061F3"/>
    <w:rsid w:val="00515550"/>
    <w:rsid w:val="00516173"/>
    <w:rsid w:val="005209C5"/>
    <w:rsid w:val="00521C74"/>
    <w:rsid w:val="005220E2"/>
    <w:rsid w:val="005237E3"/>
    <w:rsid w:val="00540842"/>
    <w:rsid w:val="00541B0C"/>
    <w:rsid w:val="00544EFB"/>
    <w:rsid w:val="005470B6"/>
    <w:rsid w:val="00550EB7"/>
    <w:rsid w:val="00554CD6"/>
    <w:rsid w:val="005574D7"/>
    <w:rsid w:val="0056328E"/>
    <w:rsid w:val="00563AA0"/>
    <w:rsid w:val="0056401D"/>
    <w:rsid w:val="0056480C"/>
    <w:rsid w:val="005650D4"/>
    <w:rsid w:val="00566EDD"/>
    <w:rsid w:val="00567346"/>
    <w:rsid w:val="0057192B"/>
    <w:rsid w:val="00572577"/>
    <w:rsid w:val="00576078"/>
    <w:rsid w:val="005863D1"/>
    <w:rsid w:val="00593307"/>
    <w:rsid w:val="00593668"/>
    <w:rsid w:val="00594387"/>
    <w:rsid w:val="00596513"/>
    <w:rsid w:val="005A08FA"/>
    <w:rsid w:val="005A1180"/>
    <w:rsid w:val="005A3168"/>
    <w:rsid w:val="005A341D"/>
    <w:rsid w:val="005B0686"/>
    <w:rsid w:val="005B0776"/>
    <w:rsid w:val="005B5A0D"/>
    <w:rsid w:val="005C24FE"/>
    <w:rsid w:val="005C5D90"/>
    <w:rsid w:val="005D1D36"/>
    <w:rsid w:val="005D5F64"/>
    <w:rsid w:val="005E419E"/>
    <w:rsid w:val="005E442D"/>
    <w:rsid w:val="005E6411"/>
    <w:rsid w:val="005F00FE"/>
    <w:rsid w:val="005F166D"/>
    <w:rsid w:val="005F4156"/>
    <w:rsid w:val="00601818"/>
    <w:rsid w:val="00602E14"/>
    <w:rsid w:val="00602EB0"/>
    <w:rsid w:val="00605C74"/>
    <w:rsid w:val="006257B9"/>
    <w:rsid w:val="006262C0"/>
    <w:rsid w:val="0062647E"/>
    <w:rsid w:val="00631652"/>
    <w:rsid w:val="00632459"/>
    <w:rsid w:val="00641FA2"/>
    <w:rsid w:val="006447AD"/>
    <w:rsid w:val="00655CF8"/>
    <w:rsid w:val="006644AE"/>
    <w:rsid w:val="00665195"/>
    <w:rsid w:val="00667EF2"/>
    <w:rsid w:val="0067231B"/>
    <w:rsid w:val="006742C2"/>
    <w:rsid w:val="0068232E"/>
    <w:rsid w:val="00683F17"/>
    <w:rsid w:val="00684E65"/>
    <w:rsid w:val="00693526"/>
    <w:rsid w:val="00693B6E"/>
    <w:rsid w:val="00694783"/>
    <w:rsid w:val="00697805"/>
    <w:rsid w:val="006A55A4"/>
    <w:rsid w:val="006B6B27"/>
    <w:rsid w:val="006B6F64"/>
    <w:rsid w:val="006C06A7"/>
    <w:rsid w:val="006C0908"/>
    <w:rsid w:val="006C10A5"/>
    <w:rsid w:val="006C24AB"/>
    <w:rsid w:val="006D0480"/>
    <w:rsid w:val="006D1567"/>
    <w:rsid w:val="006E1388"/>
    <w:rsid w:val="006F07AB"/>
    <w:rsid w:val="006F6A1D"/>
    <w:rsid w:val="007024B6"/>
    <w:rsid w:val="0071010C"/>
    <w:rsid w:val="007108AA"/>
    <w:rsid w:val="00712379"/>
    <w:rsid w:val="007128EC"/>
    <w:rsid w:val="007160D8"/>
    <w:rsid w:val="00720013"/>
    <w:rsid w:val="00722D9F"/>
    <w:rsid w:val="007277BA"/>
    <w:rsid w:val="00730AB1"/>
    <w:rsid w:val="0073119A"/>
    <w:rsid w:val="0073203A"/>
    <w:rsid w:val="00732DD4"/>
    <w:rsid w:val="00746548"/>
    <w:rsid w:val="00747BBC"/>
    <w:rsid w:val="00750194"/>
    <w:rsid w:val="0075057C"/>
    <w:rsid w:val="00753411"/>
    <w:rsid w:val="007557BD"/>
    <w:rsid w:val="00755E5C"/>
    <w:rsid w:val="007628B9"/>
    <w:rsid w:val="00766A4F"/>
    <w:rsid w:val="007753A5"/>
    <w:rsid w:val="007761F5"/>
    <w:rsid w:val="007769DD"/>
    <w:rsid w:val="00786B87"/>
    <w:rsid w:val="0079331B"/>
    <w:rsid w:val="0079454C"/>
    <w:rsid w:val="00794DAC"/>
    <w:rsid w:val="00796F43"/>
    <w:rsid w:val="007A0923"/>
    <w:rsid w:val="007A2289"/>
    <w:rsid w:val="007A714A"/>
    <w:rsid w:val="007A7DD3"/>
    <w:rsid w:val="007B212B"/>
    <w:rsid w:val="007B5378"/>
    <w:rsid w:val="007B6AA8"/>
    <w:rsid w:val="007C5531"/>
    <w:rsid w:val="007D094F"/>
    <w:rsid w:val="007D23D0"/>
    <w:rsid w:val="007D48C1"/>
    <w:rsid w:val="007E6C26"/>
    <w:rsid w:val="007E6E7A"/>
    <w:rsid w:val="007E747D"/>
    <w:rsid w:val="007F3382"/>
    <w:rsid w:val="007F5CD0"/>
    <w:rsid w:val="00803006"/>
    <w:rsid w:val="00813538"/>
    <w:rsid w:val="00816DA0"/>
    <w:rsid w:val="00820377"/>
    <w:rsid w:val="00820793"/>
    <w:rsid w:val="00823E13"/>
    <w:rsid w:val="008244C7"/>
    <w:rsid w:val="0082541A"/>
    <w:rsid w:val="0083164F"/>
    <w:rsid w:val="00832AA4"/>
    <w:rsid w:val="00835377"/>
    <w:rsid w:val="008355D3"/>
    <w:rsid w:val="00835FCB"/>
    <w:rsid w:val="0083726A"/>
    <w:rsid w:val="00840C55"/>
    <w:rsid w:val="008504CF"/>
    <w:rsid w:val="008559CC"/>
    <w:rsid w:val="008607FE"/>
    <w:rsid w:val="00863CB4"/>
    <w:rsid w:val="008651DC"/>
    <w:rsid w:val="008655F8"/>
    <w:rsid w:val="00872865"/>
    <w:rsid w:val="0087481F"/>
    <w:rsid w:val="00874BBF"/>
    <w:rsid w:val="00875592"/>
    <w:rsid w:val="00875A51"/>
    <w:rsid w:val="008763E2"/>
    <w:rsid w:val="00876D36"/>
    <w:rsid w:val="008826F3"/>
    <w:rsid w:val="008862DE"/>
    <w:rsid w:val="00887D4D"/>
    <w:rsid w:val="0089130C"/>
    <w:rsid w:val="008920B7"/>
    <w:rsid w:val="008958D6"/>
    <w:rsid w:val="008A1799"/>
    <w:rsid w:val="008A3DA9"/>
    <w:rsid w:val="008A3E50"/>
    <w:rsid w:val="008A623A"/>
    <w:rsid w:val="008B2B87"/>
    <w:rsid w:val="008B489C"/>
    <w:rsid w:val="008C2AB9"/>
    <w:rsid w:val="008D12BE"/>
    <w:rsid w:val="008E28A3"/>
    <w:rsid w:val="008E4FE5"/>
    <w:rsid w:val="008E59F2"/>
    <w:rsid w:val="008E653D"/>
    <w:rsid w:val="008E7112"/>
    <w:rsid w:val="008F0A27"/>
    <w:rsid w:val="008F6F24"/>
    <w:rsid w:val="00906262"/>
    <w:rsid w:val="00907992"/>
    <w:rsid w:val="00910DDE"/>
    <w:rsid w:val="00914CA9"/>
    <w:rsid w:val="009239AE"/>
    <w:rsid w:val="0093176E"/>
    <w:rsid w:val="009354DB"/>
    <w:rsid w:val="00935B16"/>
    <w:rsid w:val="009408E3"/>
    <w:rsid w:val="00945E46"/>
    <w:rsid w:val="00952411"/>
    <w:rsid w:val="00957630"/>
    <w:rsid w:val="00980BA8"/>
    <w:rsid w:val="00986E2B"/>
    <w:rsid w:val="009A17F1"/>
    <w:rsid w:val="009A1A6D"/>
    <w:rsid w:val="009A1BC3"/>
    <w:rsid w:val="009A401B"/>
    <w:rsid w:val="009A4EA0"/>
    <w:rsid w:val="009A6D5A"/>
    <w:rsid w:val="009A73FA"/>
    <w:rsid w:val="009B0F6F"/>
    <w:rsid w:val="009B4897"/>
    <w:rsid w:val="009B5714"/>
    <w:rsid w:val="009B70BD"/>
    <w:rsid w:val="009B7E98"/>
    <w:rsid w:val="009C413E"/>
    <w:rsid w:val="009D59D3"/>
    <w:rsid w:val="009E14CC"/>
    <w:rsid w:val="009E1BF3"/>
    <w:rsid w:val="009E5E33"/>
    <w:rsid w:val="009E67B5"/>
    <w:rsid w:val="009F5F89"/>
    <w:rsid w:val="00A00872"/>
    <w:rsid w:val="00A044A5"/>
    <w:rsid w:val="00A07082"/>
    <w:rsid w:val="00A07C3D"/>
    <w:rsid w:val="00A13EDB"/>
    <w:rsid w:val="00A2047C"/>
    <w:rsid w:val="00A23430"/>
    <w:rsid w:val="00A23596"/>
    <w:rsid w:val="00A25693"/>
    <w:rsid w:val="00A3785F"/>
    <w:rsid w:val="00A45E83"/>
    <w:rsid w:val="00A46D6D"/>
    <w:rsid w:val="00A47F76"/>
    <w:rsid w:val="00A50DEB"/>
    <w:rsid w:val="00A576C2"/>
    <w:rsid w:val="00A57812"/>
    <w:rsid w:val="00A62E5C"/>
    <w:rsid w:val="00A63479"/>
    <w:rsid w:val="00A7422F"/>
    <w:rsid w:val="00A7727E"/>
    <w:rsid w:val="00A77FB2"/>
    <w:rsid w:val="00A81853"/>
    <w:rsid w:val="00A82399"/>
    <w:rsid w:val="00A82A7B"/>
    <w:rsid w:val="00A83436"/>
    <w:rsid w:val="00A90140"/>
    <w:rsid w:val="00A936FD"/>
    <w:rsid w:val="00A967B1"/>
    <w:rsid w:val="00AA6206"/>
    <w:rsid w:val="00AB4968"/>
    <w:rsid w:val="00AB5D36"/>
    <w:rsid w:val="00AB5DB4"/>
    <w:rsid w:val="00AC1A5D"/>
    <w:rsid w:val="00AD3136"/>
    <w:rsid w:val="00AD361C"/>
    <w:rsid w:val="00AE036A"/>
    <w:rsid w:val="00AE3409"/>
    <w:rsid w:val="00AE4AC5"/>
    <w:rsid w:val="00B0110F"/>
    <w:rsid w:val="00B03CEA"/>
    <w:rsid w:val="00B14850"/>
    <w:rsid w:val="00B1562E"/>
    <w:rsid w:val="00B17031"/>
    <w:rsid w:val="00B2078F"/>
    <w:rsid w:val="00B20B92"/>
    <w:rsid w:val="00B23FD9"/>
    <w:rsid w:val="00B242A1"/>
    <w:rsid w:val="00B2463D"/>
    <w:rsid w:val="00B254F1"/>
    <w:rsid w:val="00B30291"/>
    <w:rsid w:val="00B312B5"/>
    <w:rsid w:val="00B328AC"/>
    <w:rsid w:val="00B33729"/>
    <w:rsid w:val="00B3405D"/>
    <w:rsid w:val="00B41193"/>
    <w:rsid w:val="00B44D76"/>
    <w:rsid w:val="00B4504C"/>
    <w:rsid w:val="00B62466"/>
    <w:rsid w:val="00B64C89"/>
    <w:rsid w:val="00B650B0"/>
    <w:rsid w:val="00B65B2A"/>
    <w:rsid w:val="00B70868"/>
    <w:rsid w:val="00B769C6"/>
    <w:rsid w:val="00B76B55"/>
    <w:rsid w:val="00B80798"/>
    <w:rsid w:val="00B8184A"/>
    <w:rsid w:val="00B822E4"/>
    <w:rsid w:val="00B82BE2"/>
    <w:rsid w:val="00B83966"/>
    <w:rsid w:val="00B85AD3"/>
    <w:rsid w:val="00B8680B"/>
    <w:rsid w:val="00B96A6A"/>
    <w:rsid w:val="00B97B5B"/>
    <w:rsid w:val="00BA4AE6"/>
    <w:rsid w:val="00BA4BAD"/>
    <w:rsid w:val="00BA5070"/>
    <w:rsid w:val="00BB0170"/>
    <w:rsid w:val="00BB523E"/>
    <w:rsid w:val="00BB563B"/>
    <w:rsid w:val="00BB668D"/>
    <w:rsid w:val="00BC318D"/>
    <w:rsid w:val="00BD17D0"/>
    <w:rsid w:val="00BD47FB"/>
    <w:rsid w:val="00BD4EA7"/>
    <w:rsid w:val="00BD5EB8"/>
    <w:rsid w:val="00BD6E41"/>
    <w:rsid w:val="00BE5D55"/>
    <w:rsid w:val="00BF143F"/>
    <w:rsid w:val="00BF5C5D"/>
    <w:rsid w:val="00C00F05"/>
    <w:rsid w:val="00C032BB"/>
    <w:rsid w:val="00C04A43"/>
    <w:rsid w:val="00C060ED"/>
    <w:rsid w:val="00C07043"/>
    <w:rsid w:val="00C111E6"/>
    <w:rsid w:val="00C13930"/>
    <w:rsid w:val="00C17198"/>
    <w:rsid w:val="00C21D9C"/>
    <w:rsid w:val="00C21ECE"/>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4D4E"/>
    <w:rsid w:val="00C61511"/>
    <w:rsid w:val="00C65418"/>
    <w:rsid w:val="00C674F7"/>
    <w:rsid w:val="00C722D7"/>
    <w:rsid w:val="00C72921"/>
    <w:rsid w:val="00C753EB"/>
    <w:rsid w:val="00C81403"/>
    <w:rsid w:val="00C81D3F"/>
    <w:rsid w:val="00C851EE"/>
    <w:rsid w:val="00C86FD7"/>
    <w:rsid w:val="00C877C8"/>
    <w:rsid w:val="00C9291E"/>
    <w:rsid w:val="00C93138"/>
    <w:rsid w:val="00C94228"/>
    <w:rsid w:val="00C95EAC"/>
    <w:rsid w:val="00C95F58"/>
    <w:rsid w:val="00CA12D4"/>
    <w:rsid w:val="00CA571E"/>
    <w:rsid w:val="00CA6432"/>
    <w:rsid w:val="00CA7D1C"/>
    <w:rsid w:val="00CA7FEB"/>
    <w:rsid w:val="00CB14F6"/>
    <w:rsid w:val="00CB179F"/>
    <w:rsid w:val="00CB295E"/>
    <w:rsid w:val="00CB3E9A"/>
    <w:rsid w:val="00CC1B5D"/>
    <w:rsid w:val="00CC748A"/>
    <w:rsid w:val="00CD0C71"/>
    <w:rsid w:val="00CD1246"/>
    <w:rsid w:val="00CE1A44"/>
    <w:rsid w:val="00CE6B70"/>
    <w:rsid w:val="00CF25AB"/>
    <w:rsid w:val="00CF60A6"/>
    <w:rsid w:val="00CF7A0D"/>
    <w:rsid w:val="00D04B1D"/>
    <w:rsid w:val="00D05D41"/>
    <w:rsid w:val="00D06352"/>
    <w:rsid w:val="00D11090"/>
    <w:rsid w:val="00D11C04"/>
    <w:rsid w:val="00D1382B"/>
    <w:rsid w:val="00D15608"/>
    <w:rsid w:val="00D162F7"/>
    <w:rsid w:val="00D16726"/>
    <w:rsid w:val="00D16E0E"/>
    <w:rsid w:val="00D2280A"/>
    <w:rsid w:val="00D2418F"/>
    <w:rsid w:val="00D33928"/>
    <w:rsid w:val="00D359EE"/>
    <w:rsid w:val="00D37C10"/>
    <w:rsid w:val="00D411DC"/>
    <w:rsid w:val="00D42C46"/>
    <w:rsid w:val="00D42C5A"/>
    <w:rsid w:val="00D47302"/>
    <w:rsid w:val="00D55A7E"/>
    <w:rsid w:val="00D55FCA"/>
    <w:rsid w:val="00D568C0"/>
    <w:rsid w:val="00D661AB"/>
    <w:rsid w:val="00D66A62"/>
    <w:rsid w:val="00D71031"/>
    <w:rsid w:val="00D72B0A"/>
    <w:rsid w:val="00D80BF5"/>
    <w:rsid w:val="00D81C28"/>
    <w:rsid w:val="00D847B4"/>
    <w:rsid w:val="00D85D91"/>
    <w:rsid w:val="00D90F96"/>
    <w:rsid w:val="00D92A33"/>
    <w:rsid w:val="00D92B77"/>
    <w:rsid w:val="00D92E52"/>
    <w:rsid w:val="00DA0192"/>
    <w:rsid w:val="00DA22E3"/>
    <w:rsid w:val="00DA3E30"/>
    <w:rsid w:val="00DA734F"/>
    <w:rsid w:val="00DB487C"/>
    <w:rsid w:val="00DC2217"/>
    <w:rsid w:val="00DC3515"/>
    <w:rsid w:val="00DC4AA3"/>
    <w:rsid w:val="00DC6784"/>
    <w:rsid w:val="00DC7483"/>
    <w:rsid w:val="00DD0DF3"/>
    <w:rsid w:val="00DD10C1"/>
    <w:rsid w:val="00DD14E0"/>
    <w:rsid w:val="00DD401A"/>
    <w:rsid w:val="00DD5B1F"/>
    <w:rsid w:val="00DE2407"/>
    <w:rsid w:val="00DE5677"/>
    <w:rsid w:val="00DF3F57"/>
    <w:rsid w:val="00DF53B7"/>
    <w:rsid w:val="00E023A5"/>
    <w:rsid w:val="00E03FF4"/>
    <w:rsid w:val="00E0623D"/>
    <w:rsid w:val="00E076AB"/>
    <w:rsid w:val="00E11E17"/>
    <w:rsid w:val="00E167A6"/>
    <w:rsid w:val="00E229E3"/>
    <w:rsid w:val="00E24390"/>
    <w:rsid w:val="00E244F2"/>
    <w:rsid w:val="00E24990"/>
    <w:rsid w:val="00E25146"/>
    <w:rsid w:val="00E30A9D"/>
    <w:rsid w:val="00E335C6"/>
    <w:rsid w:val="00E33852"/>
    <w:rsid w:val="00E346B5"/>
    <w:rsid w:val="00E37C3F"/>
    <w:rsid w:val="00E42D01"/>
    <w:rsid w:val="00E42F18"/>
    <w:rsid w:val="00E433A0"/>
    <w:rsid w:val="00E50811"/>
    <w:rsid w:val="00E51AAD"/>
    <w:rsid w:val="00E51F63"/>
    <w:rsid w:val="00E5517D"/>
    <w:rsid w:val="00E55CE4"/>
    <w:rsid w:val="00E57CB5"/>
    <w:rsid w:val="00E66256"/>
    <w:rsid w:val="00E67595"/>
    <w:rsid w:val="00E6789E"/>
    <w:rsid w:val="00E7195E"/>
    <w:rsid w:val="00E74BFF"/>
    <w:rsid w:val="00E76223"/>
    <w:rsid w:val="00E77940"/>
    <w:rsid w:val="00E81053"/>
    <w:rsid w:val="00E81D31"/>
    <w:rsid w:val="00E846EE"/>
    <w:rsid w:val="00E942E7"/>
    <w:rsid w:val="00E9466F"/>
    <w:rsid w:val="00E95652"/>
    <w:rsid w:val="00E97EDB"/>
    <w:rsid w:val="00EA17FF"/>
    <w:rsid w:val="00EA2DE7"/>
    <w:rsid w:val="00EA7115"/>
    <w:rsid w:val="00EB6E70"/>
    <w:rsid w:val="00EC156D"/>
    <w:rsid w:val="00EC58BD"/>
    <w:rsid w:val="00EC7B96"/>
    <w:rsid w:val="00ED5D99"/>
    <w:rsid w:val="00EE12C8"/>
    <w:rsid w:val="00EE5BE9"/>
    <w:rsid w:val="00EF008A"/>
    <w:rsid w:val="00EF040C"/>
    <w:rsid w:val="00EF63C5"/>
    <w:rsid w:val="00EF65CF"/>
    <w:rsid w:val="00EF7AA1"/>
    <w:rsid w:val="00F03426"/>
    <w:rsid w:val="00F06AC4"/>
    <w:rsid w:val="00F14439"/>
    <w:rsid w:val="00F24A18"/>
    <w:rsid w:val="00F30F18"/>
    <w:rsid w:val="00F31B45"/>
    <w:rsid w:val="00F36DB9"/>
    <w:rsid w:val="00F373BD"/>
    <w:rsid w:val="00F37C51"/>
    <w:rsid w:val="00F528FC"/>
    <w:rsid w:val="00F55C05"/>
    <w:rsid w:val="00F67731"/>
    <w:rsid w:val="00F71495"/>
    <w:rsid w:val="00F83B3D"/>
    <w:rsid w:val="00F85782"/>
    <w:rsid w:val="00F85B37"/>
    <w:rsid w:val="00F86D26"/>
    <w:rsid w:val="00F873D7"/>
    <w:rsid w:val="00F932BA"/>
    <w:rsid w:val="00F96E42"/>
    <w:rsid w:val="00FA0B67"/>
    <w:rsid w:val="00FA2D19"/>
    <w:rsid w:val="00FA340E"/>
    <w:rsid w:val="00FA44E3"/>
    <w:rsid w:val="00FA6139"/>
    <w:rsid w:val="00FA7F43"/>
    <w:rsid w:val="00FB3BA3"/>
    <w:rsid w:val="00FB6E41"/>
    <w:rsid w:val="00FB7B7D"/>
    <w:rsid w:val="00FC005C"/>
    <w:rsid w:val="00FC36BF"/>
    <w:rsid w:val="00FC5373"/>
    <w:rsid w:val="00FD1E0E"/>
    <w:rsid w:val="00FD3FE2"/>
    <w:rsid w:val="00FD49ED"/>
    <w:rsid w:val="00FE220D"/>
    <w:rsid w:val="00FE4231"/>
    <w:rsid w:val="00FE5EC4"/>
    <w:rsid w:val="00FE681A"/>
    <w:rsid w:val="00FF1F78"/>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2</TotalTime>
  <Pages>65</Pages>
  <Words>22161</Words>
  <Characters>126323</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725</cp:revision>
  <dcterms:created xsi:type="dcterms:W3CDTF">2024-09-04T14:52:00Z</dcterms:created>
  <dcterms:modified xsi:type="dcterms:W3CDTF">2024-09-10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5jI89Ho"/&gt;&lt;style id="http://www.zotero.org/styles/harvard-cite-them-right-no-et-al"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